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1D5638" w14:textId="74C74186" w:rsidR="00E06FC7" w:rsidRPr="006865BC" w:rsidRDefault="00C53117" w:rsidP="006865BC">
      <w:pPr>
        <w:pStyle w:val="Title"/>
      </w:pPr>
      <w:r w:rsidRPr="00C53117">
        <w:t>Simulating Vari</w:t>
      </w:r>
      <w:r w:rsidR="005E611A">
        <w:t xml:space="preserve">ance in Socio-Technical </w:t>
      </w:r>
      <w:r w:rsidR="000E7861">
        <w:t>Systems</w:t>
      </w:r>
      <w:r w:rsidRPr="00C53117">
        <w:t xml:space="preserve"> using Workflow Fuzzing</w:t>
      </w:r>
    </w:p>
    <w:p w14:paraId="73814AF4" w14:textId="2CD5E32D" w:rsidR="00E06FC7" w:rsidRPr="00E8345B" w:rsidRDefault="00E06FC7" w:rsidP="00E06FC7">
      <w:pPr>
        <w:pStyle w:val="TrackName"/>
        <w:rPr>
          <w:szCs w:val="24"/>
        </w:rPr>
      </w:pPr>
      <w:r w:rsidRPr="00E8345B">
        <w:rPr>
          <w:szCs w:val="24"/>
        </w:rPr>
        <w:t>Completed Research Paper</w:t>
      </w:r>
    </w:p>
    <w:p w14:paraId="5491476F" w14:textId="77777777" w:rsidR="005F06DC" w:rsidRDefault="005F06DC" w:rsidP="008A46B5">
      <w:pPr>
        <w:pStyle w:val="Heading1"/>
      </w:pPr>
    </w:p>
    <w:p w14:paraId="2E88FEB0" w14:textId="77777777" w:rsidR="00965AC6" w:rsidRDefault="00965AC6" w:rsidP="008A46B5">
      <w:pPr>
        <w:pStyle w:val="Heading1"/>
      </w:pPr>
      <w:bookmarkStart w:id="0" w:name="_GoBack"/>
      <w:bookmarkEnd w:id="0"/>
      <w:r>
        <w:t>Introduction</w:t>
      </w:r>
    </w:p>
    <w:p w14:paraId="7DA76408" w14:textId="5686B8EB" w:rsidR="004E489C" w:rsidRDefault="004E489C" w:rsidP="004E489C">
      <w:r w:rsidRPr="004E489C">
        <w:rPr>
          <w:i/>
        </w:rPr>
        <w:t>Socio-technical systems</w:t>
      </w:r>
      <w:r>
        <w:t xml:space="preserve"> are large scale, complex models, representing the interactions between a diverse set of actors including </w:t>
      </w:r>
      <w:r w:rsidR="005A2199">
        <w:t xml:space="preserve">both </w:t>
      </w:r>
      <w:r>
        <w:t>techni</w:t>
      </w:r>
      <w:r w:rsidR="005A2199">
        <w:t>cal artifacts and</w:t>
      </w:r>
      <w:r>
        <w:t xml:space="preserve"> human operators </w:t>
      </w:r>
      <w:r w:rsidR="000349B2">
        <w:fldChar w:fldCharType="begin" w:fldLock="1"/>
      </w:r>
      <w:r w:rsidR="00206416">
        <w:instrText>ADDIN CSL_CITATION { "citationItems" : [ { "id" : "ITEM-1", "itemData" : { "author" : [ { "dropping-particle" : "", "family" : "Susman", "given" : "Gerald I", "non-dropping-particle" : "", "parse-names" : false, "suffix" : "" } ], "id" : "ITEM-1", "issued" : { "date-parts" : [ [ "1976" ] ] }, "publisher" : "Praeger", "title" : "Autonomy at Work: A Sociotechnical Analysis of Participative Management", "type" : "book" }, "uris" : [ "http://www.mendeley.com/documents/?uuid=bbee3a5e-d3d0-4b04-946e-d6abaa114da2" ] }, { "id" : "ITEM-2", "itemData" : { "author" : [ { "dropping-particle" : "", "family" : "El-Hassan", "given" : "Osama", "non-dropping-particle" : "", "parse-names" : false, "suffix" : "" }, { "dropping-particle" : "", "family" : "Fiadeiro", "given" : "Jos\u00e9 Luiz", "non-dropping-particle" : "", "parse-names" : false, "suffix" : "" } ], "container-title" : "Electronic Notes in Theoretical Computer Science", "id" : "ITEM-2", "issued" : { "date-parts" : [ [ "2007" ] ] }, "page" : "5-17", "title" : "Role-based Architectural Modelling of Socio-Technical Systems", "type" : "article-journal", "volume" : "181" }, "uris" : [ "http://www.mendeley.com/documents/?uuid=bc1d68c2-b42d-453d-9e6f-342610e6abc1" ] }, { "id" : "ITEM-3", "itemData" : { "author" : [ { "dropping-particle" : "", "family" : "Sommerville", "given" : "Ian", "non-dropping-particle" : "", "parse-names" : false, "suffix" : "" }, { "dropping-particle" : "", "family" : "Dobson", "given" : "John", "non-dropping-particle" : "", "parse-names" : false, "suffix" : "" } ], "id" : "ITEM-3", "issued" : { "date-parts" : [ [ "2008", "8" ] ] }, "note" : "draft", "title" : "Socio-technical systems engineering", "type" : "report" }, "uris" : [ "http://www.mendeley.com/documents/?uuid=35484b04-b06d-4ca5-a1e5-19884c0d9947" ] } ], "mendeley" : { "formattedCitation" : "(El-Hassan and Fiadeiro 2007; Sommerville and Dobson 2008; Susman 1976)", "plainTextFormattedCitation" : "(El-Hassan and Fiadeiro 2007; Sommerville and Dobson 2008; Susman 1976)", "previouslyFormattedCitation" : "(El-Hassan and Fiadeiro 2007; Sommerville and Dobson 2008; Susman 1976)" }, "properties" : { "noteIndex" : 0 }, "schema" : "https://github.com/citation-style-language/schema/raw/master/csl-citation.json" }</w:instrText>
      </w:r>
      <w:r w:rsidR="000349B2">
        <w:fldChar w:fldCharType="separate"/>
      </w:r>
      <w:r w:rsidR="00206416" w:rsidRPr="00206416">
        <w:rPr>
          <w:noProof/>
        </w:rPr>
        <w:t>(El-Hassan and Fiadeiro 2007; Sommerville and Dobson 2008; Susman 1976)</w:t>
      </w:r>
      <w:r w:rsidR="000349B2">
        <w:fldChar w:fldCharType="end"/>
      </w:r>
      <w:r>
        <w:t xml:space="preserve">.  The </w:t>
      </w:r>
      <w:r w:rsidR="002F3AD1">
        <w:t>behavior</w:t>
      </w:r>
      <w:r>
        <w:t xml:space="preserve"> of such systems are influenced by a complex interplay of factors</w:t>
      </w:r>
      <w:r w:rsidR="005A2199">
        <w:t>,</w:t>
      </w:r>
      <w:r>
        <w:t xml:space="preserve"> </w:t>
      </w:r>
      <w:r w:rsidR="00CC72B1">
        <w:t xml:space="preserve">formally defined </w:t>
      </w:r>
      <w:r w:rsidR="005A2199">
        <w:t xml:space="preserve">organizational structures and </w:t>
      </w:r>
      <w:r w:rsidR="00CC72B1">
        <w:t>business proce</w:t>
      </w:r>
      <w:r>
        <w:t xml:space="preserve">sses, legal or regulatory standards, technological evolution, </w:t>
      </w:r>
      <w:r w:rsidR="002F3AD1">
        <w:t>organizational</w:t>
      </w:r>
      <w:r>
        <w:t xml:space="preserve"> culture or norms</w:t>
      </w:r>
      <w:r w:rsidR="00561C8E">
        <w:t>,</w:t>
      </w:r>
      <w:r>
        <w:t xml:space="preserve"> interpersonal relationships and </w:t>
      </w:r>
      <w:r w:rsidR="005A2199">
        <w:t xml:space="preserve">individual </w:t>
      </w:r>
      <w:r w:rsidR="00561C8E">
        <w:t>variability</w:t>
      </w:r>
      <w:r>
        <w:t xml:space="preserve"> </w:t>
      </w:r>
      <w:r w:rsidR="00A610F5">
        <w:fldChar w:fldCharType="begin" w:fldLock="1"/>
      </w:r>
      <w:r w:rsidR="00A610F5">
        <w:instrText>ADDIN CSL_CITATION { "citationItems" : [ { "id" : "ITEM-1", "itemData" : { "author" : [ { "dropping-particle" : "", "family" : "Bade", "given" : "David", "non-dropping-particle" : "", "parse-names" : false, "suffix" : "" } ], "id" : "ITEM-1", "issued" : { "date-parts" : [ [ "2007", "5" ] ] }, "title" : "Structures, standards, and the people who make them meaningful", "type" : "article" }, "uris" : [ "http://www.mendeley.com/documents/?uuid=abf51f06-3e46-48a6-8606-873f47186d9d" ] }, { "id" : "ITEM-2", "itemData" : { "author" : [ { "dropping-particle" : "", "family" : "Pentland", "given" : "Brian T", "non-dropping-particle" : "", "parse-names" : false, "suffix" : "" }, { "dropping-particle" : "", "family" : "Feldman", "given" : "Martha S", "non-dropping-particle" : "", "parse-names" : false, "suffix" : "" } ], "container-title" : "Industrial and Corporate Change", "id" : "ITEM-2", "issue" : "5", "issued" : { "date-parts" : [ [ "2005", "8" ] ] }, "page" : "793-815", "title" : "Organizational routines as a unit of analysis", "type" : "article-journal", "volume" : "14" }, "uris" : [ "http://www.mendeley.com/documents/?uuid=277d515d-b9c4-49c8-9ea2-ff5d2e2cae30" ] } ], "mendeley" : { "formattedCitation" : "(Bade 2007; Pentland and Feldman 2005)", "plainTextFormattedCitation" : "(Bade 2007; Pentland and Feldman 2005)", "previouslyFormattedCitation" : "(Bade 2007; Pentland and Feldman 2005)" }, "properties" : { "noteIndex" : 0 }, "schema" : "https://github.com/citation-style-language/schema/raw/master/csl-citation.json" }</w:instrText>
      </w:r>
      <w:r w:rsidR="00A610F5">
        <w:fldChar w:fldCharType="separate"/>
      </w:r>
      <w:r w:rsidR="00A610F5" w:rsidRPr="00A610F5">
        <w:rPr>
          <w:noProof/>
        </w:rPr>
        <w:t>(Bade 2007; Pentland and Feldman 2005)</w:t>
      </w:r>
      <w:r w:rsidR="00A610F5">
        <w:fldChar w:fldCharType="end"/>
      </w:r>
      <w:r>
        <w:t>. Examples of such systems with complex workflows involving multiple actors include emergency vehicle di</w:t>
      </w:r>
      <w:r w:rsidR="00A610F5">
        <w:t xml:space="preserve">spatch </w:t>
      </w:r>
      <w:r w:rsidR="00A610F5">
        <w:fldChar w:fldCharType="begin" w:fldLock="1"/>
      </w:r>
      <w:r w:rsidR="00A610F5">
        <w:instrText>ADDIN CSL_CITATION { "citationItems" : [ { "id" : "ITEM-1", "itemData" : { "author" : [ { "dropping-particle" : "", "family" : "Robinson", "given" : "Bruce", "non-dropping-particle" : "", "parse-names" : false, "suffix" : "" } ], "container-title" : "Proceedings of the International Symposium on Technology and Society Technical Expertise and Public Decisions", "id" : "ITEM-1", "issued" : { "date-parts" : [ [ "1996", "6" ] ] }, "page" : "506-514", "publisher" : "IEEE Computer Society Press", "title" : "Limited horizons, limited influence: Information technology the London Ambulance Service", "type" : "paper-conference" }, "uris" : [ "http://www.mendeley.com/documents/?uuid=5a414c03-19e1-4ce0-b3e0-6d9e727ce9a7" ] } ], "mendeley" : { "formattedCitation" : "(Robinson 1996)", "plainTextFormattedCitation" : "(Robinson 1996)", "previouslyFormattedCitation" : "(Robinson 1996)" }, "properties" : { "noteIndex" : 0 }, "schema" : "https://github.com/citation-style-language/schema/raw/master/csl-citation.json" }</w:instrText>
      </w:r>
      <w:r w:rsidR="00A610F5">
        <w:fldChar w:fldCharType="separate"/>
      </w:r>
      <w:r w:rsidR="00A610F5" w:rsidRPr="00A610F5">
        <w:rPr>
          <w:noProof/>
        </w:rPr>
        <w:t>(Robinson 1996)</w:t>
      </w:r>
      <w:r w:rsidR="00A610F5">
        <w:fldChar w:fldCharType="end"/>
      </w:r>
      <w:r>
        <w:t xml:space="preserve">, electronic voting systems </w:t>
      </w:r>
      <w:r w:rsidR="00A610F5">
        <w:fldChar w:fldCharType="begin" w:fldLock="1"/>
      </w:r>
      <w:r w:rsidR="009E30E3">
        <w:instrText>ADDIN CSL_CITATION { "citationItems" : [ { "id" : "ITEM-1", "itemData" : { "author" : [ { "dropping-particle" : "", "family" : "Bryans", "given" : "Jeremy W", "non-dropping-particle" : "", "parse-names" : false, "suffix" : "" }, { "dropping-particle" : "", "family" : "Ryan", "given" : "Peter Y A", "non-dropping-particle" : "", "parse-names" : false, "suffix" : "" } ], "container-title" : "Workshop on Interdisciplinary approaches to achieving and analysing system Dependability", "editor" : [ { "dropping-particle" : "", "family" : "Harrison", "given" : "Michael", "non-dropping-particle" : "", "parse-names" : false, "suffix" : "" }, { "dropping-particle" : "", "family" : "Strigini", "given" : "Lorenzo", "non-dropping-particle" : "", "parse-names" : false, "suffix" : "" } ], "id" : "ITEM-1", "issued" : { "date-parts" : [ [ "2004" ] ] }, "title" : "Towards an inter-disciplinary dependability analysis of an e-voting system", "type" : "paper-conference" }, "uris" : [ "http://www.mendeley.com/documents/?uuid=1fb4b9df-e7b7-4c02-8b36-272f23f8f260" ] }, { "id" : "ITEM-2",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2", "issued" : { "date-parts" : [ [ "2007", "9" ] ] }, "publisher-place" : "Leeds, UK", "title" : "Observations of the Scottish Elections 2007", "type" : "paper-conference" }, "uris" : [ "http://www.mendeley.com/documents/?uuid=8f46aa91-d3da-4233-90f4-84c7ff749cc9" ] } ], "mendeley" : { "formattedCitation" : "(Bryans and Ryan 2004; Lock et al. 2007)", "plainTextFormattedCitation" : "(Bryans and Ryan 2004; Lock et al. 2007)", "previouslyFormattedCitation" : "(Bryans and Ryan 2004; Lock et al. 2007)" }, "properties" : { "noteIndex" : 0 }, "schema" : "https://github.com/citation-style-language/schema/raw/master/csl-citation.json" }</w:instrText>
      </w:r>
      <w:r w:rsidR="00A610F5">
        <w:fldChar w:fldCharType="separate"/>
      </w:r>
      <w:r w:rsidR="00A610F5" w:rsidRPr="00A610F5">
        <w:rPr>
          <w:noProof/>
        </w:rPr>
        <w:t>(Bryans and Ryan 2004; Lock et al. 2007)</w:t>
      </w:r>
      <w:r w:rsidR="00A610F5">
        <w:fldChar w:fldCharType="end"/>
      </w:r>
      <w:r>
        <w:t xml:space="preserve">, patient </w:t>
      </w:r>
      <w:r w:rsidR="00EB09E4">
        <w:t xml:space="preserve">care in a neo-natal unit </w:t>
      </w:r>
      <w:r w:rsidR="00EB09E4">
        <w:fldChar w:fldCharType="begin" w:fldLock="1"/>
      </w:r>
      <w:r w:rsidR="00EB09E4">
        <w:instrText>ADDIN CSL_CITATION { "citationItems" : [ { "id" : "ITEM-1", "itemData" : { "author" : [ { "dropping-particle" : "", "family" : "Baxter", "given" : "Gordon D", "non-dropping-particle" : "", "parse-names" : false, "suffix" : "" }, { "dropping-particle" : "", "family" : "Burns", "given" : "Alan", "non-dropping-particle" : "", "parse-names" : false, "suffix" : "" }, { "dropping-particle" : "", "family" : "Tan", "given" : "Kenneth", "non-dropping-particle" : "", "parse-names" : false, "suffix" : "" } ], "container-title" : "Contemporary Ergonomics 2007", "editor" : [ { "dropping-particle" : "", "family" : "Bust", "given" : "P", "non-dropping-particle" : "", "parse-names" : false, "suffix" : "" } ], "id" : "ITEM-1", "issued" : { "date-parts" : [ [ "2007" ] ] }, "page" : "55-60", "publisher-place" : "London, UK", "title" : "Evaluating Timebands as a Tool for Structuring the Design of Socio-Technical Systems", "type" : "paper-conference" }, "uris" : [ "http://www.mendeley.com/documents/?uuid=7a961022-99ea-4cf4-a719-c0beaf671291" ] } ], "mendeley" : { "formattedCitation" : "(Baxter et al. 2007)", "plainTextFormattedCitation" : "(Baxter et al. 2007)", "previouslyFormattedCitation" : "(Baxter et al. 2007)" }, "properties" : { "noteIndex" : 0 }, "schema" : "https://github.com/citation-style-language/schema/raw/master/csl-citation.json" }</w:instrText>
      </w:r>
      <w:r w:rsidR="00EB09E4">
        <w:fldChar w:fldCharType="separate"/>
      </w:r>
      <w:r w:rsidR="00EB09E4" w:rsidRPr="00EB09E4">
        <w:rPr>
          <w:noProof/>
        </w:rPr>
        <w:t>(Baxter et al. 2007)</w:t>
      </w:r>
      <w:r w:rsidR="00EB09E4">
        <w:fldChar w:fldCharType="end"/>
      </w:r>
      <w:r>
        <w:t xml:space="preserve"> and electronic stock exchange infrastructures</w:t>
      </w:r>
      <w:r w:rsidR="00EB09E4">
        <w:t xml:space="preserve"> </w:t>
      </w:r>
      <w:r w:rsidR="00EB09E4">
        <w:fldChar w:fldCharType="begin" w:fldLock="1"/>
      </w:r>
      <w:r w:rsidR="009E30E3">
        <w:instrText>ADDIN CSL_CITATION { "citationItems" : [ { "id" : "ITEM-1", "itemData" : { "author" : [ { "dropping-particle" : "", "family" : "U.S. CFTC/SEC", "given" : "", "non-dropping-particle" : "", "parse-names" : false, "suffix" : "" } ], "id" : "ITEM-1", "issued" : { "date-parts" : [ [ "2010", "9" ] ] }, "title" : "Findings Regarding the Market Events of May 6, 2010. Report of the Staffs of the CFTC and SEC to the Joint Advisory Committee on Emerging Regulatory Issues", "type" : "article" }, "uris" : [ "http://www.mendeley.com/documents/?uuid=1367abcb-486a-4e4c-b9bd-c7591b10eed5" ] } ], "mendeley" : { "formattedCitation" : "(U.S. CFTC/SEC 2010)", "plainTextFormattedCitation" : "(U.S. CFTC/SEC 2010)", "previouslyFormattedCitation" : "(U.S. CFTC/SEC 2010)" }, "properties" : { "noteIndex" : 0 }, "schema" : "https://github.com/citation-style-language/schema/raw/master/csl-citation.json" }</w:instrText>
      </w:r>
      <w:r w:rsidR="00EB09E4">
        <w:fldChar w:fldCharType="separate"/>
      </w:r>
      <w:r w:rsidR="00EB09E4" w:rsidRPr="00EB09E4">
        <w:rPr>
          <w:noProof/>
        </w:rPr>
        <w:t>(U.S. CFTC/SEC 2010)</w:t>
      </w:r>
      <w:r w:rsidR="00EB09E4">
        <w:fldChar w:fldCharType="end"/>
      </w:r>
      <w:r>
        <w:t xml:space="preserve">.  Systems of this form </w:t>
      </w:r>
      <w:r w:rsidR="00E747E3">
        <w:t>are not susceptive to</w:t>
      </w:r>
      <w:r>
        <w:t xml:space="preserve"> </w:t>
      </w:r>
      <w:r w:rsidR="00E747E3">
        <w:t>systems engineering modeling methods</w:t>
      </w:r>
      <w:r>
        <w:t xml:space="preserve"> for several reasons:</w:t>
      </w:r>
    </w:p>
    <w:p w14:paraId="5A5327A5" w14:textId="5AA803FD" w:rsidR="004E489C" w:rsidRDefault="004E489C" w:rsidP="004E489C">
      <w:pPr>
        <w:pStyle w:val="ListParagraph"/>
        <w:numPr>
          <w:ilvl w:val="0"/>
          <w:numId w:val="40"/>
        </w:numPr>
      </w:pPr>
      <w:r>
        <w:t>Socio-techni</w:t>
      </w:r>
      <w:r w:rsidR="00295D13">
        <w:t xml:space="preserve">cal systems are simultaneously </w:t>
      </w:r>
      <w:r w:rsidR="00295D13" w:rsidRPr="00295D13">
        <w:rPr>
          <w:i/>
        </w:rPr>
        <w:t>very large and heterogeneous</w:t>
      </w:r>
      <w:r>
        <w:t xml:space="preserve">, comprising a mix of autonomous actors, each with their own </w:t>
      </w:r>
      <w:r w:rsidR="002F3AD1">
        <w:t>behaviors</w:t>
      </w:r>
      <w:r w:rsidR="00EB09E4">
        <w:t xml:space="preserve"> </w:t>
      </w:r>
      <w:r w:rsidR="00EB09E4">
        <w:fldChar w:fldCharType="begin" w:fldLock="1"/>
      </w:r>
      <w:r w:rsidR="00CC72B1">
        <w:instrText>ADDIN CSL_CITATION { "citationItems" : [ { "id" : "ITEM-1", "itemData" : { "author" : [ { "dropping-particle" : "", "family" : "Crabtree", "given" : "Andy", "non-dropping-particle" : "", "parse-names" : false, "suffix" : "" }, { "dropping-particle" : "", "family" : "Nichols", "given" : "David M", "non-dropping-particle" : "", "parse-names" : false, "suffix" : "" }, { "dropping-particle" : "", "family" : "O'Brien", "given" : "Jon", "non-dropping-particle" : "", "parse-names" : false, "suffix" : "" }, { "dropping-particle" : "", "family" : "Rouncefield", "given" : "Mark", "non-dropping-particle" : "", "parse-names" : false, "suffix" : "" }, { "dropping-particle" : "", "family" : "Twidale", "given" : "Michael B", "non-dropping-particle" : "", "parse-names" : false, "suffix" : "" } ], "container-title" : "Journal of the American Society for Information Science", "id" : "ITEM-1", "issue" : "7", "issued" : { "date-parts" : [ [ "2000" ] ] }, "page" : "666-682", "title" : "Ethnomethodologically-informed ethnography and information systems design", "type" : "article-journal", "volume" : "51" }, "uris" : [ "http://www.mendeley.com/documents/?uuid=103f9346-4c0c-4d93-ae48-9e39f4a349e9" ] } ], "mendeley" : { "formattedCitation" : "(Crabtree et al. 2000)", "plainTextFormattedCitation" : "(Crabtree et al. 2000)", "previouslyFormattedCitation" : "(Crabtree et al. 2000)" }, "properties" : { "noteIndex" : 0 }, "schema" : "https://github.com/citation-style-language/schema/raw/master/csl-citation.json" }</w:instrText>
      </w:r>
      <w:r w:rsidR="00EB09E4">
        <w:fldChar w:fldCharType="separate"/>
      </w:r>
      <w:r w:rsidR="00EB09E4" w:rsidRPr="00EB09E4">
        <w:rPr>
          <w:noProof/>
        </w:rPr>
        <w:t>(Crabtree et al. 2000)</w:t>
      </w:r>
      <w:r w:rsidR="00EB09E4">
        <w:fldChar w:fldCharType="end"/>
      </w:r>
      <w:r>
        <w:t xml:space="preserve">.  Systems engineering has traditionally approached the problem of scale through the development of models that abstract complex </w:t>
      </w:r>
      <w:r w:rsidR="002F3AD1">
        <w:t>behaviors</w:t>
      </w:r>
      <w:r>
        <w:t xml:space="preserve"> and model them as e</w:t>
      </w:r>
      <w:r w:rsidR="00CC72B1">
        <w:t xml:space="preserve">mergent system properties </w:t>
      </w:r>
      <w:r w:rsidR="00CC72B1">
        <w:fldChar w:fldCharType="begin" w:fldLock="1"/>
      </w:r>
      <w:r w:rsidR="00CC72B1">
        <w:instrText>ADDIN CSL_CITATION { "citationItems" : [ { "id" : "ITEM-1", "itemData" : { "author" : [ { "dropping-particle" : "", "family" : "Vespignani", "given" : "Alessandro", "non-dropping-particle" : "", "parse-names" : false, "suffix" : "" } ], "container-title" : "Nature Physics", "id" : "ITEM-1", "issue" : "1", "issued" : { "date-parts" : [ [ "2011", "1" ] ] }, "page" : "32-39", "title" : "Modelling dynamical processes in complex socio-technical systems", "type" : "article-journal", "volume" : "8" }, "uris" : [ "http://www.mendeley.com/documents/?uuid=5d569573-a3f5-4d44-91d6-f7f1a1eca88f" ] } ], "mendeley" : { "formattedCitation" : "(Vespignani 2011)", "plainTextFormattedCitation" : "(Vespignani 2011)", "previouslyFormattedCitation" : "(Vespignani 2011)" }, "properties" : { "noteIndex" : 0 }, "schema" : "https://github.com/citation-style-language/schema/raw/master/csl-citation.json" }</w:instrText>
      </w:r>
      <w:r w:rsidR="00CC72B1">
        <w:fldChar w:fldCharType="separate"/>
      </w:r>
      <w:r w:rsidR="00CC72B1" w:rsidRPr="00CC72B1">
        <w:rPr>
          <w:noProof/>
        </w:rPr>
        <w:t>(Vespignani 2011)</w:t>
      </w:r>
      <w:r w:rsidR="00CC72B1">
        <w:fldChar w:fldCharType="end"/>
      </w:r>
      <w:r>
        <w:t xml:space="preserve">.  However, these stochastic treatments do not capture the complex interactions that occur between heterogeneous actors, with interactions occurring across different scales of activity.  For example, </w:t>
      </w:r>
      <w:r w:rsidR="00CC72B1">
        <w:fldChar w:fldCharType="begin" w:fldLock="1"/>
      </w:r>
      <w:r w:rsidR="009E30E3">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1", "issued" : { "date-parts" : [ [ "2007", "9" ] ] }, "publisher-place" : "Leeds, UK", "title" : "Observations of the Scottish Elections 2007", "type" : "paper-conference" }, "uris" : [ "http://www.mendeley.com/documents/?uuid=8f46aa91-d3da-4233-90f4-84c7ff749cc9" ] } ], "mendeley" : { "formattedCitation" : "(Lock et al. 2007)", "manualFormatting" : "Lock et al. (2007)", "plainTextFormattedCitation" : "(Lock et al. 2007)", "previouslyFormattedCitation" : "(Lock et al. 2007)" }, "properties" : { "noteIndex" : 0 }, "schema" : "https://github.com/citation-style-language/schema/raw/master/csl-citation.json" }</w:instrText>
      </w:r>
      <w:r w:rsidR="00CC72B1">
        <w:fldChar w:fldCharType="separate"/>
      </w:r>
      <w:r w:rsidR="00CC72B1" w:rsidRPr="00CC72B1">
        <w:rPr>
          <w:noProof/>
        </w:rPr>
        <w:t xml:space="preserve">Lock et al. </w:t>
      </w:r>
      <w:r w:rsidR="00CC72B1">
        <w:rPr>
          <w:noProof/>
        </w:rPr>
        <w:t>(</w:t>
      </w:r>
      <w:r w:rsidR="00CC72B1" w:rsidRPr="00CC72B1">
        <w:rPr>
          <w:noProof/>
        </w:rPr>
        <w:t>2007)</w:t>
      </w:r>
      <w:r w:rsidR="00CC72B1">
        <w:fldChar w:fldCharType="end"/>
      </w:r>
      <w:r w:rsidR="00CC72B1">
        <w:t xml:space="preserve"> </w:t>
      </w:r>
      <w:r>
        <w:t>observed the disruptions caused to a national election in Scotland caused by a variety of small scale technical system defects</w:t>
      </w:r>
      <w:r w:rsidR="00ED245C">
        <w:t xml:space="preserve"> and unanticipated operator behaviors</w:t>
      </w:r>
      <w:r>
        <w:t>.</w:t>
      </w:r>
    </w:p>
    <w:p w14:paraId="73E5CE42" w14:textId="1B128C3E" w:rsidR="004E489C" w:rsidRDefault="00561C8E" w:rsidP="004E489C">
      <w:pPr>
        <w:pStyle w:val="ListParagraph"/>
        <w:numPr>
          <w:ilvl w:val="0"/>
          <w:numId w:val="40"/>
        </w:numPr>
      </w:pPr>
      <w:r>
        <w:t>The behavio</w:t>
      </w:r>
      <w:r w:rsidR="004E489C">
        <w:t xml:space="preserve">r is contingent on unpredictable circumstances, including both factors in the environment and concerning the system actors.  For example, the time and manner in which a task, such as developing a new feature for a software system, is completed may vary considerably between actors with different training and experiences.  Similarly, the decision to work on a task at all may depend on unpredictable and uncontrollable external circumstances (such as a power outage).  In these circumstances, actors may also take it upon themselves to complete tasks </w:t>
      </w:r>
      <w:r w:rsidR="002F3AD1">
        <w:t>out with</w:t>
      </w:r>
      <w:r w:rsidR="004E489C">
        <w:t xml:space="preserve"> expected workflows in order to discharge their responsibilities, by working from a nearby cafe for example, even if this violates </w:t>
      </w:r>
      <w:r w:rsidR="002F3AD1">
        <w:t>organizational</w:t>
      </w:r>
      <w:r w:rsidR="004E489C">
        <w:t xml:space="preserve"> security policies.  As </w:t>
      </w:r>
      <w:r w:rsidR="00CC72B1">
        <w:fldChar w:fldCharType="begin" w:fldLock="1"/>
      </w:r>
      <w:r w:rsidR="00022569">
        <w:instrText>ADDIN CSL_CITATION { "citationItems" : [ { "id" : "ITEM-1", "itemData" : { "author" : [ { "dropping-particle" : "", "family" : "Besnard", "given" : "Dennis", "non-dropping-particle" : "", "parse-names" : false, "suffix" : "" }, { "dropping-particle" : "", "family" : "Baxter", "given" : "Gordon", "non-dropping-particle" : "", "parse-names" : false, "suffix" : "" } ], "id" : "ITEM-1", "issue" : "CS-TR-819", "issued" : { "date-parts" : [ [ "2003", "11" ] ] }, "publisher-place" : "Claremont Tower, Claremont Road, Newcastle upon Tyne, NE1 7RU, UK", "title" : "Human compensations for undependable systems", "type" : "report" }, "uris" : [ "http://www.mendeley.com/documents/?uuid=5393ed80-ffa1-49fb-9dcc-105dad25cc8e" ] } ], "mendeley" : { "formattedCitation" : "(Besnard and Baxter 2003)", "manualFormatting" : "Besnard and Baxter (2003)", "plainTextFormattedCitation" : "(Besnard and Baxter 2003)", "previouslyFormattedCitation" : "(Besnard and Baxter 2003)" }, "properties" : { "noteIndex" : 0 }, "schema" : "https://github.com/citation-style-language/schema/raw/master/csl-citation.json" }</w:instrText>
      </w:r>
      <w:r w:rsidR="00CC72B1">
        <w:fldChar w:fldCharType="separate"/>
      </w:r>
      <w:r w:rsidR="00CC72B1" w:rsidRPr="00CC72B1">
        <w:rPr>
          <w:noProof/>
        </w:rPr>
        <w:t xml:space="preserve">Besnard and Baxter </w:t>
      </w:r>
      <w:r w:rsidR="00CC72B1">
        <w:rPr>
          <w:noProof/>
        </w:rPr>
        <w:t>(</w:t>
      </w:r>
      <w:r w:rsidR="00CC72B1" w:rsidRPr="00CC72B1">
        <w:rPr>
          <w:noProof/>
        </w:rPr>
        <w:t>2003)</w:t>
      </w:r>
      <w:r w:rsidR="00CC72B1">
        <w:fldChar w:fldCharType="end"/>
      </w:r>
      <w:r w:rsidR="004E489C">
        <w:t xml:space="preserve"> note, such adaptations often make the human actors the dependable parts of a socio-technical system.</w:t>
      </w:r>
    </w:p>
    <w:p w14:paraId="52269E28" w14:textId="0FB23BCA" w:rsidR="004E489C" w:rsidRDefault="002F3AD1" w:rsidP="004E489C">
      <w:pPr>
        <w:pStyle w:val="ListParagraph"/>
        <w:numPr>
          <w:ilvl w:val="0"/>
          <w:numId w:val="40"/>
        </w:numPr>
      </w:pPr>
      <w:r>
        <w:t>Behavior</w:t>
      </w:r>
      <w:r w:rsidR="004E489C">
        <w:t xml:space="preserve"> is continually evolving, as the autonomous actors in a system adapt to new circumstances, discover </w:t>
      </w:r>
      <w:r>
        <w:t>optimizations</w:t>
      </w:r>
      <w:r w:rsidR="004E489C">
        <w:t xml:space="preserve"> to their workflows, adapt the workflow to suit local </w:t>
      </w:r>
      <w:r>
        <w:t>organizational</w:t>
      </w:r>
      <w:r w:rsidR="004E489C">
        <w:t xml:space="preserve"> priorities or take shortcuts </w:t>
      </w:r>
      <w:r w:rsidR="00022569">
        <w:fldChar w:fldCharType="begin" w:fldLock="1"/>
      </w:r>
      <w:r w:rsidR="00022569">
        <w:instrText>ADDIN CSL_CITATION { "citationItems" : [ { "id" : "ITEM-1", "itemData" : { "author" : [ { "dropping-particle" : "", "family" : "Bonen", "given" : "Z", "non-dropping-particle" : "", "parse-names" : false, "suffix" : "" } ], "id" : "ITEM-1", "issue" : "1056-79", "issued" : { "date-parts" : [ [ "1979", "4" ] ] }, "publisher-place" : "Institute of Technology, 50 Memorial Drive, Cambridge, Massachusetts 02139", "title" : "Evolutionary Behavior of Complex Sociotechnical Systems", "type" : "report" }, "uris" : [ "http://www.mendeley.com/documents/?uuid=411751b3-306e-491e-889b-c4e29a3c4e11" ] }, { "id" : "ITEM-2", "itemData" : { "author" : [ { "dropping-particle" : "", "family" : "Lyytinen", "given" : "Kalle", "non-dropping-particle" : "", "parse-names" : false, "suffix" : "" }, { "dropping-particle" : "", "family" : "Newman", "given" : "Mike", "non-dropping-particle" : "", "parse-names" : false, "suffix" : "" } ], "container-title" : "European Journal of Information Systems", "id" : "ITEM-2", "issue" : "6", "issued" : { "date-parts" : [ [ "2008" ] ] }, "page" : "589-613", "title" : "Explaining information systems change: a punctuated socio-technical change model", "type" : "article-journal", "volume" : "17" }, "uris" : [ "http://www.mendeley.com/documents/?uuid=97a4ffd8-08a6-48a4-a0f3-a9a0c894c9e7" ] }, { "id" : "ITEM-3", "itemData" : { "author" : [ { "dropping-particle" : "", "family" : "Anderson", "given" : "Stuart", "non-dropping-particle" : "", "parse-names" : false, "suffix" : "" }, { "dropping-particle" : "", "family" : "Felici", "given" : "Massimo", "non-dropping-particle" : "", "parse-names" : false, "suffix" : "" } ], "container-title" : "Supplemental Volume of the 2004 International Conference on Dependable Systems and Networks, Workshop on Interdisciplinary approaches to achieving and analysing system dependability", "id" : "ITEM-3", "issued" : { "date-parts" : [ [ "2004", "6" ] ] }, "page" : "210-215", "publisher-place" : "Florence, Italy", "title" : "Heterogeneous Modelling of Evolution for Socio-technical Systems", "type" : "paper-conference" }, "uris" : [ "http://www.mendeley.com/documents/?uuid=bd94a467-14fb-4994-825f-2b13d03c6649" ] } ], "mendeley" : { "formattedCitation" : "(Anderson and Felici 2004; Bonen 1979; Lyytinen and Newman 2008)", "plainTextFormattedCitation" : "(Anderson and Felici 2004; Bonen 1979; Lyytinen and Newman 2008)", "previouslyFormattedCitation" : "(Anderson and Felici 2004; Bonen 1979; Lyytinen and Newman 2008)" }, "properties" : { "noteIndex" : 0 }, "schema" : "https://github.com/citation-style-language/schema/raw/master/csl-citation.json" }</w:instrText>
      </w:r>
      <w:r w:rsidR="00022569">
        <w:fldChar w:fldCharType="separate"/>
      </w:r>
      <w:r w:rsidR="00022569" w:rsidRPr="00022569">
        <w:rPr>
          <w:noProof/>
        </w:rPr>
        <w:t>(Anderson and Felici 2004; Bonen 1979; Lyytinen and Newman 2008)</w:t>
      </w:r>
      <w:r w:rsidR="00022569">
        <w:fldChar w:fldCharType="end"/>
      </w:r>
      <w:r w:rsidR="00256E9F">
        <w:t xml:space="preserve">.  As a consequence, the </w:t>
      </w:r>
      <w:r w:rsidR="004E489C" w:rsidRPr="004E489C">
        <w:rPr>
          <w:i/>
        </w:rPr>
        <w:t>de facto</w:t>
      </w:r>
      <w:r w:rsidR="004E489C">
        <w:t xml:space="preserve"> </w:t>
      </w:r>
      <w:r>
        <w:t>behavior</w:t>
      </w:r>
      <w:r w:rsidR="004E489C">
        <w:t xml:space="preserve"> exhibited within a system may differ from that envisaged by system architects in </w:t>
      </w:r>
      <w:r>
        <w:t>idealized</w:t>
      </w:r>
      <w:r w:rsidR="004E489C">
        <w:t xml:space="preserve"> workflows.  For example, a ward manager in a hospital may delay releasing beds for re-allocation by wider hospital management in the anticipation that these will be required by incoming patients later in the day</w:t>
      </w:r>
      <w:r w:rsidR="00022569">
        <w:t xml:space="preserve"> </w:t>
      </w:r>
      <w:r w:rsidR="00022569">
        <w:fldChar w:fldCharType="begin" w:fldLock="1"/>
      </w:r>
      <w:r w:rsidR="003A74B6">
        <w:instrText>ADDIN CSL_CITATION { "citationItems" : [ { "id" : "ITEM-1", "itemData" : { "editor" : [ { "dropping-particle" : "", "family" : "Dewsbury", "given" : "Guy", "non-dropping-particle" : "", "parse-names" : false, "suffix" : "" }, { "dropping-particle" : "", "family" : "Dobson", "given" : "John", "non-dropping-particle" : "", "parse-names" : false, "suffix" : "" } ], "id" : "ITEM-1", "issued" : { "date-parts" : [ [ "2007", "6" ] ] }, "publisher" : "Springer-Verlag London Ltd", "title" : "Responsibility and Dependable Systems", "type" : "book" }, "uris" : [ "http://www.mendeley.com/documents/?uuid=56f34f23-2446-419f-9c7f-4b2b62ac6f69" ] } ], "mendeley" : { "formattedCitation" : "(Dewsbury and Dobson 2007)", "plainTextFormattedCitation" : "(Dewsbury and Dobson 2007)", "previouslyFormattedCitation" : "(Dewsbury and Dobson 2007)" }, "properties" : { "noteIndex" : 0 }, "schema" : "https://github.com/citation-style-language/schema/raw/master/csl-citation.json" }</w:instrText>
      </w:r>
      <w:r w:rsidR="00022569">
        <w:fldChar w:fldCharType="separate"/>
      </w:r>
      <w:r w:rsidR="00022569" w:rsidRPr="00022569">
        <w:rPr>
          <w:noProof/>
        </w:rPr>
        <w:t>(Dewsbury and Dobson 2007)</w:t>
      </w:r>
      <w:r w:rsidR="00022569">
        <w:fldChar w:fldCharType="end"/>
      </w:r>
      <w:r w:rsidR="004E489C">
        <w:t xml:space="preserve">.  This evolution of practice may quickly invalidate expected models of </w:t>
      </w:r>
      <w:r>
        <w:t>behavior</w:t>
      </w:r>
      <w:r w:rsidR="004E489C">
        <w:t>.</w:t>
      </w:r>
    </w:p>
    <w:p w14:paraId="47EC7C73" w14:textId="5C105747" w:rsidR="004E489C" w:rsidRDefault="004E489C" w:rsidP="004E489C">
      <w:r>
        <w:t xml:space="preserve">We contend that due to these challenges, </w:t>
      </w:r>
      <w:r w:rsidR="002F3AD1">
        <w:t>modeling</w:t>
      </w:r>
      <w:r>
        <w:t xml:space="preserve"> socio-technical system </w:t>
      </w:r>
      <w:r w:rsidR="002F3AD1">
        <w:t>behaviors</w:t>
      </w:r>
      <w:r>
        <w:t xml:space="preserve"> using conventional systems engineering methods will typically either result in a model that is tractable, but lacks the necessary detail of the underlying system to provide informative results; so narrow in scope as to be uninformative about the </w:t>
      </w:r>
      <w:r w:rsidR="002F3AD1">
        <w:t>behavior</w:t>
      </w:r>
      <w:r>
        <w:t xml:space="preserve"> of the wider system of interest; or so large and complex as to be intractable for analysis, whether manual or automated.  Consequently, the design and construction of systems at this scale is still very much a craft, lacking the methods and tools to support </w:t>
      </w:r>
      <w:r w:rsidR="002F3AD1">
        <w:t>modeling</w:t>
      </w:r>
      <w:r>
        <w:t xml:space="preserve"> and predictive simulation available in other engineering disciplines.</w:t>
      </w:r>
    </w:p>
    <w:p w14:paraId="1DFD953E" w14:textId="33320B27" w:rsidR="00ED245C" w:rsidRDefault="004E489C" w:rsidP="00ED245C">
      <w:r>
        <w:lastRenderedPageBreak/>
        <w:t xml:space="preserve">The research contribution of this paper is </w:t>
      </w:r>
      <w:r w:rsidR="00ED245C">
        <w:t xml:space="preserve">a novel approach that significantly reduces the complexity of developing realistic simulations of socio-technical systems, </w:t>
      </w:r>
      <w:r w:rsidR="00CC1962">
        <w:t>to better</w:t>
      </w:r>
      <w:r w:rsidR="00ED245C">
        <w:t xml:space="preserve"> </w:t>
      </w:r>
      <w:r w:rsidR="00CC1962">
        <w:t>inform</w:t>
      </w:r>
      <w:r w:rsidR="00ED245C">
        <w:t xml:space="preserve"> engineering decisions before resources are committed to construction.</w:t>
      </w:r>
      <w:r>
        <w:t xml:space="preserve"> </w:t>
      </w:r>
      <w:r w:rsidR="00ED245C">
        <w:t>Critical to the approach is our hypothesis that:</w:t>
      </w:r>
    </w:p>
    <w:p w14:paraId="24532B24" w14:textId="6395F7D4" w:rsidR="00ED245C" w:rsidRPr="000349B2" w:rsidRDefault="00ED245C" w:rsidP="00ED245C">
      <w:pPr>
        <w:rPr>
          <w:rStyle w:val="Strong"/>
        </w:rPr>
      </w:pPr>
      <w:r w:rsidRPr="000349B2">
        <w:rPr>
          <w:rStyle w:val="Strong"/>
        </w:rPr>
        <w:t xml:space="preserve">Hypothesis: </w:t>
      </w:r>
      <w:r w:rsidR="00CC1962">
        <w:rPr>
          <w:rStyle w:val="Strong"/>
        </w:rPr>
        <w:t>V</w:t>
      </w:r>
      <w:r>
        <w:rPr>
          <w:rStyle w:val="Strong"/>
        </w:rPr>
        <w:t>ariable</w:t>
      </w:r>
      <w:r w:rsidRPr="000349B2">
        <w:rPr>
          <w:rStyle w:val="Strong"/>
        </w:rPr>
        <w:t xml:space="preserve"> </w:t>
      </w:r>
      <w:r w:rsidR="002F3AD1" w:rsidRPr="000349B2">
        <w:rPr>
          <w:rStyle w:val="Strong"/>
        </w:rPr>
        <w:t>behavior</w:t>
      </w:r>
      <w:r w:rsidRPr="000349B2">
        <w:rPr>
          <w:rStyle w:val="Strong"/>
        </w:rPr>
        <w:t xml:space="preserve"> by actors in socio-technical systems</w:t>
      </w:r>
      <w:r>
        <w:rPr>
          <w:rStyle w:val="Strong"/>
        </w:rPr>
        <w:t xml:space="preserve"> is a cross cutting concern, affecting many different workflows. The effect of this behavior can be</w:t>
      </w:r>
      <w:r w:rsidRPr="000349B2">
        <w:rPr>
          <w:rStyle w:val="Strong"/>
        </w:rPr>
        <w:t xml:space="preserve"> </w:t>
      </w:r>
      <w:r>
        <w:rPr>
          <w:rStyle w:val="Strong"/>
        </w:rPr>
        <w:t>modeled separately and simulated through the application of aspect oriented d</w:t>
      </w:r>
      <w:r w:rsidRPr="000349B2">
        <w:rPr>
          <w:rStyle w:val="Strong"/>
        </w:rPr>
        <w:t xml:space="preserve">ynamic fuzzing </w:t>
      </w:r>
      <w:r>
        <w:rPr>
          <w:rStyle w:val="Strong"/>
        </w:rPr>
        <w:t>to workflow descriptions of socio-technical systems.</w:t>
      </w:r>
    </w:p>
    <w:p w14:paraId="02DC1FE2" w14:textId="04FC33B9" w:rsidR="004E489C" w:rsidRDefault="004E489C" w:rsidP="004E489C">
      <w:r>
        <w:t xml:space="preserve"> In our approach, we provide for a separation of concerns between the model of a problem domain, models of </w:t>
      </w:r>
      <w:r w:rsidR="00ED245C">
        <w:t>idealiz</w:t>
      </w:r>
      <w:r w:rsidR="005E7142">
        <w:t>ed socio-technical actor</w:t>
      </w:r>
      <w:r w:rsidR="00ED245C">
        <w:t xml:space="preserve"> behavior</w:t>
      </w:r>
      <w:r w:rsidR="005E7142">
        <w:t xml:space="preserve"> as represented by workflows </w:t>
      </w:r>
      <w:r>
        <w:t xml:space="preserve">and the influence of </w:t>
      </w:r>
      <w:r w:rsidR="00ED245C">
        <w:t>variable behavior</w:t>
      </w:r>
      <w:r>
        <w:t xml:space="preserve"> that complicate</w:t>
      </w:r>
      <w:r w:rsidR="00ED245C">
        <w:t>s the actual execution of idealiz</w:t>
      </w:r>
      <w:r>
        <w:t>ed workflows in practice.  The separation of concerns i</w:t>
      </w:r>
      <w:r w:rsidR="00ED245C">
        <w:t>s achieved</w:t>
      </w:r>
      <w:r w:rsidR="00284A08">
        <w:t xml:space="preserve"> in a proof of concept simulation tool, SIM_TOOL,</w:t>
      </w:r>
      <w:r w:rsidR="00ED245C">
        <w:t xml:space="preserve"> by model</w:t>
      </w:r>
      <w:r>
        <w:t>ing:</w:t>
      </w:r>
    </w:p>
    <w:p w14:paraId="20D98E2E" w14:textId="08083391" w:rsidR="004E489C" w:rsidRDefault="000349B2" w:rsidP="000349B2">
      <w:pPr>
        <w:pStyle w:val="ListParagraph"/>
        <w:numPr>
          <w:ilvl w:val="0"/>
          <w:numId w:val="41"/>
        </w:numPr>
      </w:pPr>
      <w:r>
        <w:t>T</w:t>
      </w:r>
      <w:r w:rsidR="004E489C">
        <w:t xml:space="preserve">he problem domain as collection of classes implemented in </w:t>
      </w:r>
      <w:r w:rsidR="005E7142">
        <w:t>the Python programming language, such that the state of a simulation is represented by a collection of instances drawn from this object oriented model.</w:t>
      </w:r>
    </w:p>
    <w:p w14:paraId="394B20DA" w14:textId="194A52B6" w:rsidR="004E489C" w:rsidRDefault="00ED245C" w:rsidP="000349B2">
      <w:pPr>
        <w:pStyle w:val="ListParagraph"/>
        <w:numPr>
          <w:ilvl w:val="0"/>
          <w:numId w:val="41"/>
        </w:numPr>
      </w:pPr>
      <w:r>
        <w:t>Idealiz</w:t>
      </w:r>
      <w:r w:rsidR="004E489C">
        <w:t xml:space="preserve">ed workflows descriptions as executable Python classes in </w:t>
      </w:r>
      <w:r>
        <w:t>an</w:t>
      </w:r>
      <w:r w:rsidR="004E489C">
        <w:t xml:space="preserve"> agent orient</w:t>
      </w:r>
      <w:r>
        <w:t>ed model</w:t>
      </w:r>
      <w:r w:rsidR="00A15C6F">
        <w:t xml:space="preserve">ing framework, </w:t>
      </w:r>
      <w:r w:rsidR="009C3756">
        <w:t>AGT_FWORK</w:t>
      </w:r>
      <w:r w:rsidR="006E2A58">
        <w:t xml:space="preserve"> (</w:t>
      </w:r>
      <w:r w:rsidR="00806BED">
        <w:t>ANON</w:t>
      </w:r>
      <w:r w:rsidR="006E2A58">
        <w:t>)</w:t>
      </w:r>
      <w:r w:rsidR="004E489C">
        <w:t>.</w:t>
      </w:r>
      <w:r w:rsidR="005E7142">
        <w:t xml:space="preserve">  Workflows comprise both descriptions of the structure of tasks and the state of a problem domain that tasks operate on.</w:t>
      </w:r>
    </w:p>
    <w:p w14:paraId="106FEABF" w14:textId="50C84147" w:rsidR="004E489C" w:rsidRDefault="00C728D9" w:rsidP="000349B2">
      <w:pPr>
        <w:pStyle w:val="ListParagraph"/>
        <w:numPr>
          <w:ilvl w:val="0"/>
          <w:numId w:val="41"/>
        </w:numPr>
      </w:pPr>
      <w:r>
        <w:t>The effects of variations to</w:t>
      </w:r>
      <w:r w:rsidR="00295D13">
        <w:t xml:space="preserve"> </w:t>
      </w:r>
      <w:r>
        <w:t xml:space="preserve">behavior, such as distraction, misjudgments and exhaustion </w:t>
      </w:r>
      <w:r w:rsidR="00295D13">
        <w:t xml:space="preserve">as </w:t>
      </w:r>
      <w:r w:rsidR="00295D13" w:rsidRPr="00295D13">
        <w:rPr>
          <w:i/>
        </w:rPr>
        <w:t>dynamic fuzzing aspects</w:t>
      </w:r>
      <w:r w:rsidR="004E489C">
        <w:t xml:space="preserve"> that can alter the flow of execution in </w:t>
      </w:r>
      <w:r w:rsidR="003143F2">
        <w:t>task</w:t>
      </w:r>
      <w:r w:rsidR="004E489C">
        <w:t xml:space="preserve"> descriptions during the execution of a simulation, using the </w:t>
      </w:r>
      <w:r w:rsidR="009C3756">
        <w:t>DYN_FUZZ_LIB</w:t>
      </w:r>
      <w:r w:rsidR="004E489C">
        <w:t xml:space="preserve"> library</w:t>
      </w:r>
      <w:r w:rsidR="006E2A58">
        <w:t xml:space="preserve"> (</w:t>
      </w:r>
      <w:r w:rsidR="00806BED">
        <w:t>ANON</w:t>
      </w:r>
      <w:r w:rsidR="006E2A58">
        <w:t>)</w:t>
      </w:r>
      <w:r w:rsidR="004E489C">
        <w:t>.</w:t>
      </w:r>
      <w:r w:rsidR="003143F2">
        <w:t xml:space="preserve">  Dynamic fuzzing is the alteration of </w:t>
      </w:r>
      <w:r>
        <w:t xml:space="preserve">simulation </w:t>
      </w:r>
      <w:r w:rsidR="003143F2">
        <w:t xml:space="preserve">program code at runtime.  The fuzzing is applied using aspects, so that the underlying task description is </w:t>
      </w:r>
      <w:r w:rsidR="003143F2">
        <w:rPr>
          <w:i/>
        </w:rPr>
        <w:t>oblivious</w:t>
      </w:r>
      <w:r w:rsidR="003143F2">
        <w:t xml:space="preserve"> allowing many different fuzzing combinations to be experimented with </w:t>
      </w:r>
      <w:r w:rsidR="00962AD6">
        <w:fldChar w:fldCharType="begin" w:fldLock="1"/>
      </w:r>
      <w:r w:rsidR="00EA09A9">
        <w:instrText>ADDIN CSL_CITATION { "citationItems" : [ { "id" : "ITEM-1", "itemData" : { "author" : [ { "dropping-particle" : "", "family" : "Filman", "given" : "Robert E", "non-dropping-particle" : "", "parse-names" : false, "suffix" : "" }, { "dropping-particle" : "", "family" : "Friedman", "given" : "Daniel P", "non-dropping-particle" : "", "parse-names" : false, "suffix" : "" } ], "id" : "ITEM-1", "issue" : "01.12", "issued" : { "date-parts" : [ [ "2001", "10" ] ] }, "note" : "Presented at the Workshop on Advanced Separation of\nConcerns, OOPSLA 2001.", "publisher-place" : "Bloomington", "title" : "Aspect-Oriented Programming is Quantification and Obliviousness", "type" : "report" }, "uris" : [ "http://www.mendeley.com/documents/?uuid=13f583d0-b13e-4839-8513-1f0e64545e2e" ] } ], "mendeley" : { "formattedCitation" : "(Filman and Friedman 2001)", "plainTextFormattedCitation" : "(Filman and Friedman 2001)", "previouslyFormattedCitation" : "(Filman and Friedman 2001)" }, "properties" : { "noteIndex" : 0 }, "schema" : "https://github.com/citation-style-language/schema/raw/master/csl-citation.json" }</w:instrText>
      </w:r>
      <w:r w:rsidR="00962AD6">
        <w:fldChar w:fldCharType="separate"/>
      </w:r>
      <w:r w:rsidR="00962AD6" w:rsidRPr="00962AD6">
        <w:rPr>
          <w:noProof/>
        </w:rPr>
        <w:t>(Filman and Friedman 2001)</w:t>
      </w:r>
      <w:r w:rsidR="00962AD6">
        <w:fldChar w:fldCharType="end"/>
      </w:r>
      <w:r w:rsidR="003143F2">
        <w:t>.</w:t>
      </w:r>
    </w:p>
    <w:p w14:paraId="08C79CE6" w14:textId="1B8F6262" w:rsidR="004E489C" w:rsidRDefault="000349B2" w:rsidP="004E489C">
      <w:r>
        <w:t xml:space="preserve">Both the </w:t>
      </w:r>
      <w:r w:rsidR="009C3756">
        <w:t>AGT_FWORK</w:t>
      </w:r>
      <w:r w:rsidR="004E489C">
        <w:t xml:space="preserve"> framework and </w:t>
      </w:r>
      <w:r w:rsidR="009C3756">
        <w:t>DYN_FUZZ_LIB</w:t>
      </w:r>
      <w:r w:rsidR="004E489C">
        <w:t xml:space="preserve"> libraries were implemented specifically for this work.</w:t>
      </w:r>
    </w:p>
    <w:p w14:paraId="62B2180D" w14:textId="44074C45" w:rsidR="004E489C" w:rsidRDefault="004E489C" w:rsidP="004E489C">
      <w:r>
        <w:t xml:space="preserve">To test this hypothesis, an example </w:t>
      </w:r>
      <w:r w:rsidR="006C463C">
        <w:t xml:space="preserve">case study simulation </w:t>
      </w:r>
      <w:r>
        <w:t xml:space="preserve">of team based software development was developed.  The case study compares the performance of different software development </w:t>
      </w:r>
      <w:r w:rsidR="006C463C">
        <w:t>life cycles (SDLC)</w:t>
      </w:r>
      <w:r>
        <w:t xml:space="preserve"> when a software development team fol</w:t>
      </w:r>
      <w:r w:rsidR="006C463C">
        <w:t>lowing</w:t>
      </w:r>
      <w:r>
        <w:t xml:space="preserve"> </w:t>
      </w:r>
      <w:r w:rsidR="002F3AD1">
        <w:t>idealized</w:t>
      </w:r>
      <w:r>
        <w:t xml:space="preserve"> workflows </w:t>
      </w:r>
      <w:r w:rsidR="006C463C">
        <w:t>is subject to</w:t>
      </w:r>
      <w:r>
        <w:t xml:space="preserve"> </w:t>
      </w:r>
      <w:r w:rsidR="00ED245C">
        <w:t>variable</w:t>
      </w:r>
      <w:r>
        <w:t xml:space="preserve"> </w:t>
      </w:r>
      <w:r w:rsidR="002F3AD1">
        <w:t>behavior</w:t>
      </w:r>
      <w:r w:rsidR="006C463C">
        <w:t xml:space="preserve">.  </w:t>
      </w:r>
      <w:proofErr w:type="spellStart"/>
      <w:r w:rsidR="006C463C">
        <w:t>The</w:t>
      </w:r>
      <w:proofErr w:type="spellEnd"/>
      <w:r w:rsidR="006C463C">
        <w:t xml:space="preserve"> SDLCs</w:t>
      </w:r>
      <w:r>
        <w:t xml:space="preserve"> are compared based on their effect on the emergent properties of the simulated system under development, specifically features implemented and mean time to failure.</w:t>
      </w:r>
    </w:p>
    <w:p w14:paraId="45AB70FE" w14:textId="25D8A971" w:rsidR="004E489C" w:rsidRDefault="004E489C" w:rsidP="004E489C">
      <w:r>
        <w:t xml:space="preserve">The rest of this paper is structured as follows.  Section </w:t>
      </w:r>
      <w:r w:rsidR="00256E9F">
        <w:t>2</w:t>
      </w:r>
      <w:r>
        <w:t xml:space="preserve"> discusses related work, covering existing techniques for </w:t>
      </w:r>
      <w:r w:rsidR="002F3AD1">
        <w:t>modeling</w:t>
      </w:r>
      <w:r>
        <w:t xml:space="preserve"> socio-technical workflows and other applications of code fuzzing in software engineering.  Section </w:t>
      </w:r>
      <w:r w:rsidR="00256E9F">
        <w:t>3</w:t>
      </w:r>
      <w:r>
        <w:t xml:space="preserve"> </w:t>
      </w:r>
      <w:r w:rsidR="00256E9F">
        <w:t xml:space="preserve">introduces the case study problem domain selected to evaluate our approach and </w:t>
      </w:r>
      <w:r>
        <w:t>presents the method for constructing models of socio-technica</w:t>
      </w:r>
      <w:r w:rsidR="006C463C">
        <w:t>l systems and</w:t>
      </w:r>
      <w:r w:rsidR="00256E9F">
        <w:t xml:space="preserve"> associated workflows. Section 4 describes the development of aspect oriented </w:t>
      </w:r>
      <w:r w:rsidR="002F3AD1">
        <w:t>fuzzing</w:t>
      </w:r>
      <w:r w:rsidR="00256E9F">
        <w:t xml:space="preserve"> of workflow descriptions using </w:t>
      </w:r>
      <w:r w:rsidR="009C3756">
        <w:t>DYN_FUZZ_LIB</w:t>
      </w:r>
      <w:r>
        <w:t xml:space="preserve">.  Section </w:t>
      </w:r>
      <w:r w:rsidR="00256E9F">
        <w:t>5</w:t>
      </w:r>
      <w:r>
        <w:t xml:space="preserve"> presents </w:t>
      </w:r>
      <w:r w:rsidR="00256E9F">
        <w:t>our evaluation of the case study</w:t>
      </w:r>
      <w:r>
        <w:t xml:space="preserve"> a</w:t>
      </w:r>
      <w:r w:rsidR="00256E9F">
        <w:t>nd Section 6</w:t>
      </w:r>
      <w:r>
        <w:t xml:space="preserve"> discusses conclusions and future work, as well as noting the potential for applying fuzzing to other forms of socio-technical models.</w:t>
      </w:r>
    </w:p>
    <w:p w14:paraId="69CF8B49" w14:textId="2130D2B0" w:rsidR="00603124" w:rsidRDefault="00256E9F" w:rsidP="00603124">
      <w:pPr>
        <w:pStyle w:val="Heading1"/>
      </w:pPr>
      <w:r>
        <w:t xml:space="preserve">2 </w:t>
      </w:r>
      <w:r w:rsidR="00603124">
        <w:t>Related Work</w:t>
      </w:r>
    </w:p>
    <w:p w14:paraId="70E48D32" w14:textId="58C4F2E9" w:rsidR="00603124" w:rsidRDefault="00603124" w:rsidP="00603124">
      <w:r>
        <w:t xml:space="preserve">This section presents a literature review of the development of models and of </w:t>
      </w:r>
      <w:r w:rsidR="002F3AD1">
        <w:t>behaviors</w:t>
      </w:r>
      <w:r>
        <w:t xml:space="preserve"> in socio-technical systems.  The difficulties of developing </w:t>
      </w:r>
      <w:r w:rsidR="002F3AD1">
        <w:t>modeling</w:t>
      </w:r>
      <w:r>
        <w:t xml:space="preserve"> techniques that accommodate the inherent scale, complexity, contingency and dynamism of socio-technical systems are highlighted.  In addition, existing applications of software fuzzing are reviewed with respect to their relevance to the present work.</w:t>
      </w:r>
    </w:p>
    <w:p w14:paraId="0C4E3F9C" w14:textId="66B653AF" w:rsidR="00603124" w:rsidRDefault="00603124" w:rsidP="00603124">
      <w:r>
        <w:t xml:space="preserve">Graphical notations have received considerable attention, perhaps due to their perceived efficacy in communicating requirements between users, customers and system architects.  These </w:t>
      </w:r>
      <w:r w:rsidR="002F3AD1">
        <w:t>modeling</w:t>
      </w:r>
      <w:r>
        <w:t xml:space="preserve"> languages include workflow based approaches such as UML activity diagrams</w:t>
      </w:r>
      <w:r w:rsidR="003A74B6">
        <w:fldChar w:fldCharType="begin" w:fldLock="1"/>
      </w:r>
      <w:r w:rsidR="00374157">
        <w:instrText>ADDIN CSL_CITATION { "citationItems" : [ { "id" : "ITEM-1", "itemData" : { "author" : [ { "dropping-particle" : "", "family" : "OMG", "given" : "", "non-dropping-particle" : "", "parse-names" : false, "suffix" : "" } ], "edition" : "V2.3", "id" : "ITEM-1", "issued" : { "date-parts" : [ [ "2007", "11" ] ] }, "title" : "OMG Unified Modeling Language (OMG UML) Superstructure", "type" : "article" }, "uris" : [ "http://www.mendeley.com/documents/?uuid=2d505d56-5c6d-40fe-b2f7-7a031f5bc1be" ] } ], "mendeley" : { "formattedCitation" : "(OMG 2007)", "plainTextFormattedCitation" : "(OMG 2007)", "previouslyFormattedCitation" : "(OMG 2007)" }, "properties" : { "noteIndex" : 0 }, "schema" : "https://github.com/citation-style-language/schema/raw/master/csl-citation.json" }</w:instrText>
      </w:r>
      <w:r w:rsidR="003A74B6">
        <w:fldChar w:fldCharType="separate"/>
      </w:r>
      <w:r w:rsidR="003A74B6" w:rsidRPr="003A74B6">
        <w:rPr>
          <w:noProof/>
        </w:rPr>
        <w:t>(OMG 2007)</w:t>
      </w:r>
      <w:r w:rsidR="003A74B6">
        <w:fldChar w:fldCharType="end"/>
      </w:r>
      <w:r>
        <w:t xml:space="preserve">, BPMN </w:t>
      </w:r>
      <w:r w:rsidR="003A74B6">
        <w:fldChar w:fldCharType="begin" w:fldLock="1"/>
      </w:r>
      <w:r w:rsidR="00374157">
        <w:instrText>ADDIN CSL_CITATION { "citationItems" : [ { "id" : "ITEM-1", "itemData" : { "author" : [ { "dropping-particle" : "", "family" : "OMG", "given" : "", "non-dropping-particle" : "", "parse-names" : false, "suffix" : "" } ], "edition" : "2.0", "id" : "ITEM-1", "issued" : { "date-parts" : [ [ "2011", "1" ] ] }, "title" : "OMG Business Process Model and Notation (OMG UML) Superstructure", "type" : "article" }, "uris" : [ "http://www.mendeley.com/documents/?uuid=5c4bd154-722c-4d21-b056-dec482b9e43c" ] } ], "mendeley" : { "formattedCitation" : "(OMG 2011)", "plainTextFormattedCitation" : "(OMG 2011)", "previouslyFormattedCitation" : "(OMG 2011)" }, "properties" : { "noteIndex" : 0 }, "schema" : "https://github.com/citation-style-language/schema/raw/master/csl-citation.json" }</w:instrText>
      </w:r>
      <w:r w:rsidR="003A74B6">
        <w:fldChar w:fldCharType="separate"/>
      </w:r>
      <w:r w:rsidR="003A74B6" w:rsidRPr="003A74B6">
        <w:rPr>
          <w:noProof/>
        </w:rPr>
        <w:t>(OMG 2011)</w:t>
      </w:r>
      <w:r w:rsidR="003A74B6">
        <w:fldChar w:fldCharType="end"/>
      </w:r>
      <w:r>
        <w:t xml:space="preserve">, YAWL </w:t>
      </w:r>
      <w:r w:rsidR="003A74B6">
        <w:fldChar w:fldCharType="begin" w:fldLock="1"/>
      </w:r>
      <w:r w:rsidR="00374157">
        <w:instrText>ADDIN CSL_CITATION { "citationItems" : [ { "id" : "ITEM-1", "itemData" : { "container-title" : "Modern Business Process Automation", "editor" : [ { "dropping-particle" : "", "family" : "Hofstede", "given" : "Arthur H M", "non-dropping-particle" : "ter", "parse-names" : false, "suffix" : "" }, { "dropping-particle" : "", "family" : "Aalst", "given" : "Wil M P", "non-dropping-particle" : "van der", "parse-names" : false, "suffix" : "" }, { "dropping-particle" : "", "family" : "Adams", "given" : "Michael", "non-dropping-particle" : "", "parse-names" : false, "suffix" : "" }, { "dropping-particle" : "", "family" : "Russell", "given" : "Nick", "non-dropping-particle" : "", "parse-names" : false, "suffix" : "" } ], "id" : "ITEM-1", "issued" : { "date-parts" : [ [ "2010" ] ] }, "publisher" : "Springer", "title" : "Modern Business Process Automation - YAWL and its Support Environment", "type" : "book" }, "uris" : [ "http://www.mendeley.com/documents/?uuid=bccc9749-5e9c-496d-9cd9-4856c2b7e2ce" ] } ], "mendeley" : { "formattedCitation" : "(ter Hofstede et al. 2010)", "plainTextFormattedCitation" : "(ter Hofstede et al. 2010)", "previouslyFormattedCitation" : "(ter Hofstede et al. 2010)" }, "properties" : { "noteIndex" : 0 }, "schema" : "https://github.com/citation-style-language/schema/raw/master/csl-citation.json" }</w:instrText>
      </w:r>
      <w:r w:rsidR="003A74B6">
        <w:fldChar w:fldCharType="separate"/>
      </w:r>
      <w:r w:rsidR="003A74B6" w:rsidRPr="003A74B6">
        <w:rPr>
          <w:noProof/>
        </w:rPr>
        <w:t>(ter Hofstede et al. 2010)</w:t>
      </w:r>
      <w:r w:rsidR="003A74B6">
        <w:fldChar w:fldCharType="end"/>
      </w:r>
      <w:r>
        <w:t xml:space="preserve"> and OBASHI</w:t>
      </w:r>
      <w:r w:rsidR="003A74B6">
        <w:t xml:space="preserve"> </w:t>
      </w:r>
      <w:r w:rsidR="003A74B6">
        <w:fldChar w:fldCharType="begin" w:fldLock="1"/>
      </w:r>
      <w:r w:rsidR="003A74B6">
        <w:instrText>ADDIN CSL_CITATION { "citationItems" : [ { "id" : "ITEM-1", "itemData" : { "author" : [ { "dropping-particle" : "", "family" : "Wallis", "given" : "Paul", "non-dropping-particle" : "", "parse-names" : false, "suffix" : "" }, { "dropping-particle" : "", "family" : "Cloughley", "given" : "Fergus", "non-dropping-particle" : "", "parse-names" : false, "suffix" : "" } ], "id" : "ITEM-1", "issued" : { "date-parts" : [ [ "2010" ] ] }, "publisher" : "The Stationery Office", "title" : "The OBASHI Methodology", "type" : "book" }, "uris" : [ "http://www.mendeley.com/documents/?uuid=e07a5b0f-5631-4c5b-8b7e-fe500e8066ee" ] } ], "mendeley" : { "formattedCitation" : "(Wallis and Cloughley 2010)", "plainTextFormattedCitation" : "(Wallis and Cloughley 2010)", "previouslyFormattedCitation" : "(Wallis and Cloughley 2010)" }, "properties" : { "noteIndex" : 0 }, "schema" : "https://github.com/citation-style-language/schema/raw/master/csl-citation.json" }</w:instrText>
      </w:r>
      <w:r w:rsidR="003A74B6">
        <w:fldChar w:fldCharType="separate"/>
      </w:r>
      <w:r w:rsidR="003A74B6" w:rsidRPr="003A74B6">
        <w:rPr>
          <w:noProof/>
        </w:rPr>
        <w:t>(Wallis and Cloughley 2010)</w:t>
      </w:r>
      <w:r w:rsidR="003A74B6">
        <w:fldChar w:fldCharType="end"/>
      </w:r>
      <w:r>
        <w:t>; and goal based approaches suc</w:t>
      </w:r>
      <w:r w:rsidR="00295D13">
        <w:t>h as KaOS</w:t>
      </w:r>
      <w:r w:rsidR="003A74B6">
        <w:t xml:space="preserve"> </w:t>
      </w:r>
      <w:r w:rsidR="003A74B6">
        <w:fldChar w:fldCharType="begin" w:fldLock="1"/>
      </w:r>
      <w:r w:rsidR="009E30E3">
        <w:instrText>ADDIN CSL_CITATION { "citationItems" : [ { "id" : "ITEM-1", "itemData" : { "author" : [ { "dropping-particle" : "", "family" : "Werneck", "given" : "Vera Maria Benjamim", "non-dropping-particle" : "", "parse-names" : false, "suffix" : "" }, { "dropping-particle" : "", "family" : "P\u00e1du", "given" : "De", "non-dropping-particle" : "", "parse-names" : false, "suffix" : "" }, { "dropping-particle" : "", "family" : "a Albuquerque Oliveira", "given" : "Antonio", "non-dropping-particle" : "", "parse-names" : false, "suffix" : "" }, { "dropping-particle" : "", "family" : "Prado Leite", "given" : "Julio Cesar Sampaio", "non-dropping-particle" : "do", "parse-names" : false, "suffix" : "" } ], "container-title" : "Anais do WER09 - Workshop em Engenharia de Requisitos, Valpara\u00edso, Chile, Julho 16-17, 2009", "editor" : [ { "dropping-particle" : "", "family" : "Ayala", "given" : "Claudia P", "non-dropping-particle" : "", "parse-names" : false, "suffix" : "" }, { "dropping-particle" : "", "family" : "Silva", "given" : "Carla T L L", "non-dropping-particle" : "", "parse-names" : false, "suffix" : "" }, { "dropping-particle" : "", "family" : "Astudillo", "given" : "Hern\u00e1n", "non-dropping-particle" : "", "parse-names" : false, "suffix" : "" } ], "id" : "ITEM-1", "issued" : { "date-parts" : [ [ "2009" ] ] }, "title" : "Comparing GORE Frameworks: i-star and KAOS", "type" : "paper-conference" }, "uris" : [ "http://www.mendeley.com/documents/?uuid=0ce63a2d-b341-461c-a9a1-07baf856fa89" ] } ], "mendeley" : { "formattedCitation" : "(Werneck et al. 2009)", "plainTextFormattedCitation" : "(Werneck et al. 2009)", "previouslyFormattedCitation" : "(Werneck et al. 2009)" }, "properties" : { "noteIndex" : 0 }, "schema" : "https://github.com/citation-style-language/schema/raw/master/csl-citation.json" }</w:instrText>
      </w:r>
      <w:r w:rsidR="003A74B6">
        <w:fldChar w:fldCharType="separate"/>
      </w:r>
      <w:r w:rsidR="003A74B6" w:rsidRPr="003A74B6">
        <w:rPr>
          <w:noProof/>
        </w:rPr>
        <w:t>(Werneck et al. 2009)</w:t>
      </w:r>
      <w:r w:rsidR="003A74B6">
        <w:fldChar w:fldCharType="end"/>
      </w:r>
      <w:r w:rsidR="00295D13">
        <w:t xml:space="preserve">, </w:t>
      </w:r>
      <w:r w:rsidR="00295D13" w:rsidRPr="00295D13">
        <w:rPr>
          <w:i/>
        </w:rPr>
        <w:t>i*</w:t>
      </w:r>
      <w:r>
        <w:t xml:space="preserve"> </w:t>
      </w:r>
      <w:r w:rsidR="003A74B6">
        <w:fldChar w:fldCharType="begin" w:fldLock="1"/>
      </w:r>
      <w:r w:rsidR="003A74B6">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plainTextFormattedCitation" : "(Yu 1995)", "previouslyFormattedCitation" : "(Yu 1995)" }, "properties" : { "noteIndex" : 0 }, "schema" : "https://github.com/citation-style-language/schema/raw/master/csl-citation.json" }</w:instrText>
      </w:r>
      <w:r w:rsidR="003A74B6">
        <w:fldChar w:fldCharType="separate"/>
      </w:r>
      <w:r w:rsidR="003A74B6" w:rsidRPr="003A74B6">
        <w:rPr>
          <w:noProof/>
        </w:rPr>
        <w:t>(Yu 1995)</w:t>
      </w:r>
      <w:r w:rsidR="003A74B6">
        <w:fldChar w:fldCharType="end"/>
      </w:r>
      <w:r>
        <w:t xml:space="preserve"> and responsibility </w:t>
      </w:r>
      <w:r w:rsidR="003A74B6">
        <w:t xml:space="preserve">modeling </w:t>
      </w:r>
      <w:r w:rsidR="003A74B6">
        <w:fldChar w:fldCharType="begin" w:fldLock="1"/>
      </w:r>
      <w:r w:rsidR="002426B7">
        <w:instrText>ADDIN CSL_CITATION { "citationItems" : [ { "id" : "ITEM-1", "itemData" : { "author" : [ { "dropping-particle" : "", "family" : "Sommerville", "given" : "Ian", "non-dropping-particle" : "", "parse-names" : false, "suffix" : "" }, { "dropping-particle" : "", "family" : "Storer", "given" : "Tim", "non-dropping-particle" : "", "parse-names" : false, "suffix" : "" }, { "dropping-particle" : "", "family" : "Lock", "given" : "Russell", "non-dropping-particle" : "", "parse-names" : false, "suffix" : "" } ], "container-title" : "Risk Management", "id" : "ITEM-1", "issue" : "3-4", "issued" : { "date-parts" : [ [ "2009" ] ] }, "page" : "179-207", "title" : "Responsibility Modelling for Civil Emergency Planning", "type" : "article-journal", "volume" : "11" }, "uris" : [ "http://www.mendeley.com/documents/?uuid=dae567b4-3570-4d6d-91dc-e36a457eae7d" ] } ], "mendeley" : { "formattedCitation" : "(Sommerville, Storer, et al. 2009)", "plainTextFormattedCitation" : "(Sommerville, Storer, et al. 2009)", "previouslyFormattedCitation" : "(Sommerville, Storer, et al. 2009)" }, "properties" : { "noteIndex" : 0 }, "schema" : "https://github.com/citation-style-language/schema/raw/master/csl-citation.json" }</w:instrText>
      </w:r>
      <w:r w:rsidR="003A74B6">
        <w:fldChar w:fldCharType="separate"/>
      </w:r>
      <w:r w:rsidR="00212548" w:rsidRPr="00212548">
        <w:rPr>
          <w:noProof/>
        </w:rPr>
        <w:t>(Sommerville, Storer, et al. 2009)</w:t>
      </w:r>
      <w:r w:rsidR="003A74B6">
        <w:fldChar w:fldCharType="end"/>
      </w:r>
      <w:r>
        <w:t>.</w:t>
      </w:r>
    </w:p>
    <w:p w14:paraId="41321D50" w14:textId="5945AEB3" w:rsidR="00603124" w:rsidRDefault="00603124" w:rsidP="00603124">
      <w:r>
        <w:t xml:space="preserve">Activity diagrams are perhaps the most commonly known workflow language, due to incorporation in the UML standard </w:t>
      </w:r>
      <w:r w:rsidR="00C00A43">
        <w:fldChar w:fldCharType="begin" w:fldLock="1"/>
      </w:r>
      <w:r w:rsidR="00374157">
        <w:instrText>ADDIN CSL_CITATION { "citationItems" : [ { "id" : "ITEM-1", "itemData" : { "author" : [ { "dropping-particle" : "", "family" : "OMG", "given" : "", "non-dropping-particle" : "", "parse-names" : false, "suffix" : "" } ], "edition" : "V2.3", "id" : "ITEM-1", "issued" : { "date-parts" : [ [ "2007", "11" ] ] }, "title" : "OMG Unified Modeling Language (OMG UML) Superstructure", "type" : "article" }, "uris" : [ "http://www.mendeley.com/documents/?uuid=2d505d56-5c6d-40fe-b2f7-7a031f5bc1be" ] } ], "mendeley" : { "formattedCitation" : "(OMG 2007)", "plainTextFormattedCitation" : "(OMG 2007)", "previouslyFormattedCitation" : "(OMG 2007)" }, "properties" : { "noteIndex" : 0 }, "schema" : "https://github.com/citation-style-language/schema/raw/master/csl-citation.json" }</w:instrText>
      </w:r>
      <w:r w:rsidR="00C00A43">
        <w:fldChar w:fldCharType="separate"/>
      </w:r>
      <w:r w:rsidR="00C00A43" w:rsidRPr="00C00A43">
        <w:rPr>
          <w:noProof/>
        </w:rPr>
        <w:t>(OMG 2007)</w:t>
      </w:r>
      <w:r w:rsidR="00C00A43">
        <w:fldChar w:fldCharType="end"/>
      </w:r>
      <w:r>
        <w:t xml:space="preserve">.  The notation supports the </w:t>
      </w:r>
      <w:r w:rsidR="002F3AD1">
        <w:t>modeling</w:t>
      </w:r>
      <w:r>
        <w:t xml:space="preserve"> of the flow of control across a directed </w:t>
      </w:r>
      <w:r>
        <w:lastRenderedPageBreak/>
        <w:t xml:space="preserve">graph of activities, with arcs representing transitions in control.  Additional nodes are provided for denoting entry and exit points, as well as decision branches.  The notation is based on the Petri Net formalism and includes support for concurrent flows through the chart, as well as workflow forking and merging. The semi-formal nature of the UML standard enable the automatic parsing of graphical models, using CASE tools such as the Eclipse </w:t>
      </w:r>
      <w:r w:rsidR="002F3AD1">
        <w:t>Modeling</w:t>
      </w:r>
      <w:r>
        <w:t xml:space="preserve"> Framework</w:t>
      </w:r>
      <w:r w:rsidR="00C00A43">
        <w:t xml:space="preserve"> </w:t>
      </w:r>
      <w:r w:rsidR="00C00A43">
        <w:fldChar w:fldCharType="begin" w:fldLock="1"/>
      </w:r>
      <w:r w:rsidR="009E30E3">
        <w:instrText>ADDIN CSL_CITATION { "citationItems" : [ { "id" : "ITEM-1", "itemData" : { "author" : [ { "dropping-particle" : "", "family" : "Steinberg", "given" : "Dave", "non-dropping-particle" : "", "parse-names" : false, "suffix" : "" }, { "dropping-particle" : "", "family" : "Budinsky", "given" : "Frank", "non-dropping-particle" : "", "parse-names" : false, "suffix" : "" }, { "dropping-particle" : "", "family" : "Paternostro", "given" : "Marcelo", "non-dropping-particle" : "", "parse-names" : false, "suffix" : "" }, { "dropping-particle" : "", "family" : "Merks", "given" : "Ed", "non-dropping-particle" : "", "parse-names" : false, "suffix" : "" } ], "edition" : "Second", "id" : "ITEM-1", "issued" : { "date-parts" : [ [ "2009" ] ] }, "publisher" : "Addison-Wesley Professional", "title" : "EMF: Eclipse Modeling Framework", "type" : "book" }, "uris" : [ "http://www.mendeley.com/documents/?uuid=ae41adf4-c60e-48bd-a7ef-349ac1dd369c" ] } ], "mendeley" : { "formattedCitation" : "(Steinberg et al. 2009)", "plainTextFormattedCitation" : "(Steinberg et al. 2009)", "previouslyFormattedCitation" : "(Steinberg et al. 2009)" }, "properties" : { "noteIndex" : 0 }, "schema" : "https://github.com/citation-style-language/schema/raw/master/csl-citation.json" }</w:instrText>
      </w:r>
      <w:r w:rsidR="00C00A43">
        <w:fldChar w:fldCharType="separate"/>
      </w:r>
      <w:r w:rsidR="00C00A43" w:rsidRPr="00C00A43">
        <w:rPr>
          <w:noProof/>
        </w:rPr>
        <w:t>(Steinberg et al. 2009)</w:t>
      </w:r>
      <w:r w:rsidR="00C00A43">
        <w:fldChar w:fldCharType="end"/>
      </w:r>
      <w:r>
        <w:t xml:space="preserve">.  An advantage of this approach is that models can be used for negotiation between project stakeholders, whilst also being used for simulations to predict system </w:t>
      </w:r>
      <w:r w:rsidR="002F3AD1">
        <w:t>behavior</w:t>
      </w:r>
      <w:r>
        <w:t>.</w:t>
      </w:r>
    </w:p>
    <w:p w14:paraId="75DA912A" w14:textId="4D25F2C3" w:rsidR="00603124" w:rsidRDefault="00603124" w:rsidP="00603124">
      <w:r>
        <w:t xml:space="preserve">The Business Process Model and Notation (BPMN) is an alternative OMG standard for </w:t>
      </w:r>
      <w:r w:rsidR="002F3AD1">
        <w:t>modeling</w:t>
      </w:r>
      <w:r>
        <w:t xml:space="preserve"> workflows, with similar core notation and semantics for </w:t>
      </w:r>
      <w:r w:rsidR="002F3AD1">
        <w:t>modeling</w:t>
      </w:r>
      <w:r>
        <w:t xml:space="preserve"> workflows</w:t>
      </w:r>
      <w:r w:rsidR="00C00A43">
        <w:t xml:space="preserve"> </w:t>
      </w:r>
      <w:r w:rsidR="00C00A43">
        <w:fldChar w:fldCharType="begin" w:fldLock="1"/>
      </w:r>
      <w:r w:rsidR="00374157">
        <w:instrText>ADDIN CSL_CITATION { "citationItems" : [ { "id" : "ITEM-1", "itemData" : { "author" : [ { "dropping-particle" : "", "family" : "OMG", "given" : "", "non-dropping-particle" : "", "parse-names" : false, "suffix" : "" } ], "edition" : "2.0", "id" : "ITEM-1", "issued" : { "date-parts" : [ [ "2011", "1" ] ] }, "title" : "OMG Business Process Model and Notation (OMG UML) Superstructure", "type" : "article" }, "uris" : [ "http://www.mendeley.com/documents/?uuid=5c4bd154-722c-4d21-b056-dec482b9e43c" ] } ], "mendeley" : { "formattedCitation" : "(OMG 2011)", "plainTextFormattedCitation" : "(OMG 2011)", "previouslyFormattedCitation" : "(OMG 2011)" }, "properties" : { "noteIndex" : 0 }, "schema" : "https://github.com/citation-style-language/schema/raw/master/csl-citation.json" }</w:instrText>
      </w:r>
      <w:r w:rsidR="00C00A43">
        <w:fldChar w:fldCharType="separate"/>
      </w:r>
      <w:r w:rsidR="00C00A43" w:rsidRPr="00C00A43">
        <w:rPr>
          <w:noProof/>
        </w:rPr>
        <w:t>(OMG 2011)</w:t>
      </w:r>
      <w:r w:rsidR="00C00A43">
        <w:fldChar w:fldCharType="end"/>
      </w:r>
      <w:r>
        <w:t xml:space="preserve">.  Unlike activity diagrams, however, BPMN provides a richer notation for expressing more complex aspects of activities, such as differentiating between tasks, activities and transactions; triggering and orchestrating concurrent activities using messages; the identification of information resources need to </w:t>
      </w:r>
      <w:r w:rsidR="002F3AD1">
        <w:t>realize</w:t>
      </w:r>
      <w:r>
        <w:t xml:space="preserve"> an activity; and the orchestration of activities across </w:t>
      </w:r>
      <w:r w:rsidR="002F3AD1">
        <w:t>organizational</w:t>
      </w:r>
      <w:r>
        <w:t xml:space="preserve"> boundaries</w:t>
      </w:r>
      <w:r w:rsidR="00C00A43">
        <w:fldChar w:fldCharType="begin" w:fldLock="1"/>
      </w:r>
      <w:r w:rsidR="00C00A43">
        <w:instrText>ADDIN CSL_CITATION { "citationItems" : [ { "id" : "ITEM-1", "itemData" : { "author" : [ { "dropping-particle" : "", "family" : "White", "given" : "Stephen A", "non-dropping-particle" : "", "parse-names" : false, "suffix" : "" } ], "container-title" : "Business Process Trends", "id" : "ITEM-1", "issue" : "July", "issued" : { "date-parts" : [ [ "2004" ] ] }, "title" : "Introduction to BPMN", "type" : "article-journal" }, "uris" : [ "http://www.mendeley.com/documents/?uuid=bdf31f70-b0eb-4ecf-b41e-4160291495f3" ] } ], "mendeley" : { "formattedCitation" : "(White 2004)", "plainTextFormattedCitation" : "(White 2004)", "previouslyFormattedCitation" : "(White 2004)" }, "properties" : { "noteIndex" : 0 }, "schema" : "https://github.com/citation-style-language/schema/raw/master/csl-citation.json" }</w:instrText>
      </w:r>
      <w:r w:rsidR="00C00A43">
        <w:fldChar w:fldCharType="separate"/>
      </w:r>
      <w:r w:rsidR="00C00A43" w:rsidRPr="00C00A43">
        <w:rPr>
          <w:noProof/>
        </w:rPr>
        <w:t>(White 2004)</w:t>
      </w:r>
      <w:r w:rsidR="00C00A43">
        <w:fldChar w:fldCharType="end"/>
      </w:r>
      <w:r>
        <w:t>.  The notation is intended to support the generation of executable business processes expressed as web services, however, it can also be employed in other workflow contexts.</w:t>
      </w:r>
    </w:p>
    <w:p w14:paraId="61CF0557" w14:textId="59F965C3" w:rsidR="00603124" w:rsidRDefault="00603124" w:rsidP="00603124">
      <w:r>
        <w:t xml:space="preserve">Yet Another Workflow Language (YAWL) provides similar capabilities to activity diagrams for </w:t>
      </w:r>
      <w:r w:rsidR="002F3AD1">
        <w:t>modeling</w:t>
      </w:r>
      <w:r>
        <w:t xml:space="preserve"> workflows, as well as being supported by CASE tools for graphical </w:t>
      </w:r>
      <w:r w:rsidR="00C00A43">
        <w:t xml:space="preserve">modeling </w:t>
      </w:r>
      <w:r w:rsidR="00C00A43">
        <w:fldChar w:fldCharType="begin" w:fldLock="1"/>
      </w:r>
      <w:r w:rsidR="00374157">
        <w:instrText>ADDIN CSL_CITATION { "citationItems" : [ { "id" : "ITEM-1", "itemData" : { "container-title" : "Modern Business Process Automation", "editor" : [ { "dropping-particle" : "", "family" : "Hofstede", "given" : "Arthur H M", "non-dropping-particle" : "ter", "parse-names" : false, "suffix" : "" }, { "dropping-particle" : "", "family" : "Aalst", "given" : "Wil M P", "non-dropping-particle" : "van der", "parse-names" : false, "suffix" : "" }, { "dropping-particle" : "", "family" : "Adams", "given" : "Michael", "non-dropping-particle" : "", "parse-names" : false, "suffix" : "" }, { "dropping-particle" : "", "family" : "Russell", "given" : "Nick", "non-dropping-particle" : "", "parse-names" : false, "suffix" : "" } ], "id" : "ITEM-1", "issued" : { "date-parts" : [ [ "2010" ] ] }, "publisher" : "Springer", "title" : "Modern Business Process Automation - YAWL and its Support Environment", "type" : "book" }, "uris" : [ "http://www.mendeley.com/documents/?uuid=bccc9749-5e9c-496d-9cd9-4856c2b7e2ce" ] } ], "mendeley" : { "formattedCitation" : "(ter Hofstede et al. 2010)", "plainTextFormattedCitation" : "(ter Hofstede et al. 2010)", "previouslyFormattedCitation" : "(ter Hofstede et al. 2010)" }, "properties" : { "noteIndex" : 0 }, "schema" : "https://github.com/citation-style-language/schema/raw/master/csl-citation.json" }</w:instrText>
      </w:r>
      <w:r w:rsidR="00C00A43">
        <w:fldChar w:fldCharType="separate"/>
      </w:r>
      <w:r w:rsidR="00C00A43" w:rsidRPr="00C00A43">
        <w:rPr>
          <w:noProof/>
        </w:rPr>
        <w:t>(ter Hofstede et al. 2010)</w:t>
      </w:r>
      <w:r w:rsidR="00C00A43">
        <w:fldChar w:fldCharType="end"/>
      </w:r>
      <w:r>
        <w:t xml:space="preserve">.  However, unlike activity </w:t>
      </w:r>
      <w:r w:rsidR="00C00A43">
        <w:t xml:space="preserve">diagrams, YAWL is based on the π calculus </w:t>
      </w:r>
      <w:r w:rsidR="00C00A43">
        <w:fldChar w:fldCharType="begin" w:fldLock="1"/>
      </w:r>
      <w:r w:rsidR="007B11C5">
        <w:instrText>ADDIN CSL_CITATION { "citationItems" : [ { "id" : "ITEM-1", "itemData" : { "author" : [ { "dropping-particle" : "Van Der", "family" : "Aalst", "given" : "Wil M P", "non-dropping-particle" : "", "parse-names" : false, "suffix" : "" } ], "container-title" : "BPTrends", "id" : "ITEM-1", "issued" : { "date-parts" : [ [ "2004" ] ] }, "page" : "1-2", "title" : "Why workflow is NOT just a Pi-process", "type" : "article-journal" }, "uris" : [ "http://www.mendeley.com/documents/?uuid=9d26ca9b-8dd7-48c7-bb5b-9cad4db90d02" ] } ], "mendeley" : { "formattedCitation" : "(Aalst 2004)", "plainTextFormattedCitation" : "(Aalst 2004)", "previouslyFormattedCitation" : "(Aalst 2004)" }, "properties" : { "noteIndex" : 0 }, "schema" : "https://github.com/citation-style-language/schema/raw/master/csl-citation.json" }</w:instrText>
      </w:r>
      <w:r w:rsidR="00C00A43">
        <w:fldChar w:fldCharType="separate"/>
      </w:r>
      <w:r w:rsidR="00C00A43" w:rsidRPr="00C00A43">
        <w:rPr>
          <w:noProof/>
        </w:rPr>
        <w:t>(Aalst 2004)</w:t>
      </w:r>
      <w:r w:rsidR="00C00A43">
        <w:fldChar w:fldCharType="end"/>
      </w:r>
      <w:r>
        <w:t>.  The notation also provides for a richer range of workflow requirements than activity diagrams, including sophisticated forking and merging rules, separation between workflow specifications and executions and resourcing and data requirements.</w:t>
      </w:r>
    </w:p>
    <w:p w14:paraId="2C0841D5" w14:textId="6BB8136E" w:rsidR="00603124" w:rsidRDefault="00603124" w:rsidP="00603124">
      <w:r>
        <w:t xml:space="preserve">The OBASHI (Ownership, Business, Application, System, Hardware, Infrastructure) </w:t>
      </w:r>
      <w:r w:rsidR="007B11C5">
        <w:t xml:space="preserve">methodology and notation </w:t>
      </w:r>
      <w:r w:rsidR="007B11C5">
        <w:fldChar w:fldCharType="begin" w:fldLock="1"/>
      </w:r>
      <w:r w:rsidR="007B11C5">
        <w:instrText>ADDIN CSL_CITATION { "citationItems" : [ { "id" : "ITEM-1", "itemData" : { "author" : [ { "dropping-particle" : "", "family" : "Wallis", "given" : "Paul", "non-dropping-particle" : "", "parse-names" : false, "suffix" : "" }, { "dropping-particle" : "", "family" : "Cloughley", "given" : "Fergus", "non-dropping-particle" : "", "parse-names" : false, "suffix" : "" } ], "id" : "ITEM-1", "issued" : { "date-parts" : [ [ "2010" ] ] }, "publisher" : "The Stationery Office", "title" : "The OBASHI Methodology", "type" : "book" }, "uris" : [ "http://www.mendeley.com/documents/?uuid=e07a5b0f-5631-4c5b-8b7e-fe500e8066ee" ] } ], "mendeley" : { "formattedCitation" : "(Wallis and Cloughley 2010)", "plainTextFormattedCitation" : "(Wallis and Cloughley 2010)", "previouslyFormattedCitation" : "(Wallis and Cloughley 2010)" }, "properties" : { "noteIndex" : 0 }, "schema" : "https://github.com/citation-style-language/schema/raw/master/csl-citation.json" }</w:instrText>
      </w:r>
      <w:r w:rsidR="007B11C5">
        <w:fldChar w:fldCharType="separate"/>
      </w:r>
      <w:r w:rsidR="007B11C5" w:rsidRPr="007B11C5">
        <w:rPr>
          <w:noProof/>
        </w:rPr>
        <w:t>(Wallis and Cloughley 2010)</w:t>
      </w:r>
      <w:r w:rsidR="007B11C5">
        <w:fldChar w:fldCharType="end"/>
      </w:r>
      <w:r>
        <w:t xml:space="preserve"> is designed for </w:t>
      </w:r>
      <w:r w:rsidR="002F3AD1">
        <w:t>modeling</w:t>
      </w:r>
      <w:r>
        <w:t xml:space="preserve"> business processes across enterprise infrastructures.  The notation is intended for capturing the movement of data through a business process and revealing the associated dependencies on underlying infrastructure such as software systems, servers and network communications.  The language also provides a means for mapping these flows to higher level concerns, such as business rationale and ultimate </w:t>
      </w:r>
      <w:r w:rsidR="002F3AD1">
        <w:t>organizational</w:t>
      </w:r>
      <w:r>
        <w:t xml:space="preserve"> owner. In contrast to other workflow notations, flows are based on the movement of data rather than control.</w:t>
      </w:r>
    </w:p>
    <w:p w14:paraId="4773C282" w14:textId="31E011C8" w:rsidR="00603124" w:rsidRDefault="002F3AD1" w:rsidP="00603124">
      <w:r>
        <w:t xml:space="preserve">Describing socio-technical behavior using workflow notations can be difficult, because of the basic assumption that all contingencies in a workflow can be completely described at a given level of granularity, and that more complex details can be encapsulated within coarser grained modules.  </w:t>
      </w:r>
      <w:r w:rsidR="00603124">
        <w:t xml:space="preserve">As argued in Section </w:t>
      </w:r>
      <w:r w:rsidR="007B11C5">
        <w:t>1</w:t>
      </w:r>
      <w:r w:rsidR="00603124">
        <w:t xml:space="preserve">, socio-technical </w:t>
      </w:r>
      <w:r>
        <w:t>behaviors</w:t>
      </w:r>
      <w:r w:rsidR="00603124">
        <w:t xml:space="preserve"> are inherently </w:t>
      </w:r>
      <w:r w:rsidR="007B11C5">
        <w:t>highly coupled with cross cutting concerns</w:t>
      </w:r>
      <w:r w:rsidR="00603124">
        <w:t xml:space="preserve">, making such refinement based techniques difficult to apply.  As </w:t>
      </w:r>
      <w:r w:rsidR="007B11C5">
        <w:fldChar w:fldCharType="begin" w:fldLock="1"/>
      </w:r>
      <w:r w:rsidR="00212548">
        <w:instrText>ADDIN CSL_CITATION { "citationItems" : [ { "id" : "ITEM-1", "itemData" : { "author" : [ { "dropping-particle" : "", "family" : "Israilidis", "given" : "John", "non-dropping-particle" : "", "parse-names" : false, "suffix" : "" }, { "dropping-particle" : "", "family" : "Lock", "given" : "Russell", "non-dropping-particle" : "", "parse-names" : false, "suffix" : "" }, { "dropping-particle" : "", "family" : "Cooke", "given" : "Louise", "non-dropping-particle" : "", "parse-names" : false, "suffix" : "" } ], "container-title" : "Management Dynamics in the Knowledge Economy", "id" : "ITEM-1", "issue" : "1", "issued" : { "date-parts" : [ [ "2013" ] ] }, "page" : "71-85", "title" : "Ignorance Management", "type" : "article-journal", "volume" : "1" }, "uris" : [ "http://www.mendeley.com/documents/?uuid=7ffc3271-8cb3-445c-97fd-7f1cb7497aa0" ] } ], "mendeley" : { "formattedCitation" : "(Israilidis et al. 2013)", "manualFormatting" : "Israilidis et al. (2013)", "plainTextFormattedCitation" : "(Israilidis et al. 2013)", "previouslyFormattedCitation" : "(Israilidis et al. 2013)" }, "properties" : { "noteIndex" : 0 }, "schema" : "https://github.com/citation-style-language/schema/raw/master/csl-citation.json" }</w:instrText>
      </w:r>
      <w:r w:rsidR="007B11C5">
        <w:fldChar w:fldCharType="separate"/>
      </w:r>
      <w:r w:rsidR="007B11C5" w:rsidRPr="007B11C5">
        <w:rPr>
          <w:noProof/>
        </w:rPr>
        <w:t xml:space="preserve">Israilidis et al. </w:t>
      </w:r>
      <w:r w:rsidR="007B11C5">
        <w:rPr>
          <w:noProof/>
        </w:rPr>
        <w:t>(</w:t>
      </w:r>
      <w:r w:rsidR="007B11C5" w:rsidRPr="007B11C5">
        <w:rPr>
          <w:noProof/>
        </w:rPr>
        <w:t>2013)</w:t>
      </w:r>
      <w:r w:rsidR="007B11C5">
        <w:fldChar w:fldCharType="end"/>
      </w:r>
      <w:r w:rsidR="00603124">
        <w:t xml:space="preserve"> have argued, the </w:t>
      </w:r>
      <w:r w:rsidR="00A523AA">
        <w:t>‘</w:t>
      </w:r>
      <w:r w:rsidR="00603124">
        <w:t>unknowns</w:t>
      </w:r>
      <w:r w:rsidR="00A523AA">
        <w:t>’</w:t>
      </w:r>
      <w:r w:rsidR="00603124">
        <w:t xml:space="preserve"> in a socio-technical system may be far more significant than the </w:t>
      </w:r>
      <w:r>
        <w:t>'knowns'</w:t>
      </w:r>
      <w:r w:rsidR="00603124">
        <w:t xml:space="preserve">. Several authors have therefore discussed alternative techniques for </w:t>
      </w:r>
      <w:r>
        <w:t>modeling</w:t>
      </w:r>
      <w:r w:rsidR="00603124">
        <w:t xml:space="preserve"> socio-technical systems with support for contingent </w:t>
      </w:r>
      <w:r>
        <w:t>behavior</w:t>
      </w:r>
      <w:r w:rsidR="00603124">
        <w:t xml:space="preserve"> </w:t>
      </w:r>
      <w:r w:rsidR="00212548">
        <w:fldChar w:fldCharType="begin" w:fldLock="1"/>
      </w:r>
      <w:r w:rsidR="002426B7">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id" : "ITEM-2", "itemData" : { "author" : [ { "dropping-particle" : "", "family" : "Dardenne", "given" : "Anne", "non-dropping-particle" : "", "parse-names" : false, "suffix" : "" }, { "dropping-particle" : "", "family" : "Lamsweerde", "given" : "Axel", "non-dropping-particle" : "van", "parse-names" : false, "suffix" : "" }, { "dropping-particle" : "", "family" : "Fickas", "given" : "Stephen", "non-dropping-particle" : "", "parse-names" : false, "suffix" : "" } ], "container-title" : "Science of Computer Programming", "id" : "ITEM-2", "issued" : { "date-parts" : [ [ "1993" ] ] }, "page" : "3-50", "title" : "Goal-directed Requirements Acquisition", "type" : "article-journal", "volume" : "20" }, "uris" : [ "http://www.mendeley.com/documents/?uuid=7d9015d4-9d5f-4010-a796-ef289e6debf7" ] }, { "id" : "ITEM-3", "itemData" : { "author" : [ { "dropping-particle" : "", "family" : "Voinov", "given" : "Alexey", "non-dropping-particle" : "", "parse-names" : false, "suffix" : "" }, { "dropping-particle" : "", "family" : "Shugart", "given" : "Herman H", "non-dropping-particle" : "", "parse-names" : false, "suffix" : "" } ], "container-title" : "Environmental Modelling and Software", "id" : "ITEM-3", "issued" : { "date-parts" : [ [ "2013" ] ] }, "page" : "149-158", "title" : "'Integronsters', integral and integrated modeling", "type" : "article-journal", "volume" : "39" }, "uris" : [ "http://www.mendeley.com/documents/?uuid=122290e7-a139-499d-a063-7283644aafe5" ] }, { "id" : "ITEM-4", "itemData" : { "author" : [ { "dropping-particle" : "", "family" : "Sommerville", "given" : "Ian", "non-dropping-particle" : "", "parse-names" : false, "suffix" : "" }, { "dropping-particle" : "", "family" : "Lock", "given" : "Russell", "non-dropping-particle" : "", "parse-names" : false, "suffix" : "" }, { "dropping-particle" : "", "family" : "Storer", "given" : "Tim", "non-dropping-particle" : "", "parse-names" : false, "suffix" : "" }, { "dropping-particle" : "", "family" : "Dobson", "given" : "John", "non-dropping-particle" : "", "parse-names" : false, "suffix" : "" } ], "collection-title" : "Lecture Notes in Computer Science", "container-title" : "Advanced Information Systems Engineering, 21st International Conference, CAiSE 2009", "editor" : [ { "dropping-particle" : "Van", "family" : "Eck", "given" : "Pascal", "non-dropping-particle" : "", "parse-names" : false, "suffix" : "" }, { "dropping-particle" : "", "family" : "Gordijn", "given" : "Jaap", "non-dropping-particle" : "", "parse-names" : false, "suffix" : "" }, { "dropping-particle" : "", "family" : "Wieringa", "given" : "Roel", "non-dropping-particle" : "", "parse-names" : false, "suffix" : "" } ], "id" : "ITEM-4", "issued" : { "date-parts" : [ [ "2009", "6" ] ] }, "page" : "515-529", "publisher" : "Springer Verlag", "publisher-place" : "Amsterdam, Netherlands", "title" : "Deriving Information Requirements from Responsibility Models", "type" : "paper-conference", "volume" : "5565" }, "uris" : [ "http://www.mendeley.com/documents/?uuid=23bab249-1bf9-47f5-9d28-c31c11b94a8d" ] } ], "mendeley" : { "formattedCitation" : "(Dardenne et al. 1993; Sommerville, Lock, et al. 2009; Voinov and Shugart 2013; Yu 1995)", "plainTextFormattedCitation" : "(Dardenne et al. 1993; Sommerville, Lock, et al. 2009; Voinov and Shugart 2013; Yu 1995)", "previouslyFormattedCitation" : "(Dardenne et al. 1993; Sommerville, Lock, et al. 2009; Voinov and Shugart 2013; Yu 1995)" }, "properties" : { "noteIndex" : 0 }, "schema" : "https://github.com/citation-style-language/schema/raw/master/csl-citation.json" }</w:instrText>
      </w:r>
      <w:r w:rsidR="00212548">
        <w:fldChar w:fldCharType="separate"/>
      </w:r>
      <w:r w:rsidR="00212548" w:rsidRPr="00212548">
        <w:rPr>
          <w:noProof/>
        </w:rPr>
        <w:t>(Dardenne et al. 1993; Sommerville, Lock, et al. 2009; Voinov and Shugart 2013; Yu 1995)</w:t>
      </w:r>
      <w:r w:rsidR="00212548">
        <w:fldChar w:fldCharType="end"/>
      </w:r>
      <w:r w:rsidR="00603124">
        <w:t>.</w:t>
      </w:r>
    </w:p>
    <w:p w14:paraId="128C19B4" w14:textId="06C9966D" w:rsidR="00603124" w:rsidRDefault="00833FFA" w:rsidP="00603124">
      <w:r>
        <w:t xml:space="preserve">Both </w:t>
      </w:r>
      <w:r w:rsidR="00603124" w:rsidRPr="00833FFA">
        <w:rPr>
          <w:i/>
        </w:rPr>
        <w:t>i*</w:t>
      </w:r>
      <w:r w:rsidR="002426B7">
        <w:t xml:space="preserve"> </w:t>
      </w:r>
      <w:r w:rsidR="002426B7">
        <w:fldChar w:fldCharType="begin" w:fldLock="1"/>
      </w:r>
      <w:r w:rsidR="002426B7">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plainTextFormattedCitation" : "(Yu 1995)", "previouslyFormattedCitation" : "(Yu 1995)" }, "properties" : { "noteIndex" : 0 }, "schema" : "https://github.com/citation-style-language/schema/raw/master/csl-citation.json" }</w:instrText>
      </w:r>
      <w:r w:rsidR="002426B7">
        <w:fldChar w:fldCharType="separate"/>
      </w:r>
      <w:r w:rsidR="002426B7" w:rsidRPr="002426B7">
        <w:rPr>
          <w:noProof/>
        </w:rPr>
        <w:t>(Yu 1995)</w:t>
      </w:r>
      <w:r w:rsidR="002426B7">
        <w:fldChar w:fldCharType="end"/>
      </w:r>
      <w:r w:rsidR="00603124">
        <w:t xml:space="preserve"> and KaOS </w:t>
      </w:r>
      <w:r w:rsidR="002426B7">
        <w:fldChar w:fldCharType="begin" w:fldLock="1"/>
      </w:r>
      <w:r w:rsidR="002426B7">
        <w:instrText>ADDIN CSL_CITATION { "citationItems" : [ { "id" : "ITEM-1", "itemData" : { "author" : [ { "dropping-particle" : "", "family" : "Dardenne", "given" : "Anne", "non-dropping-particle" : "", "parse-names" : false, "suffix" : "" }, { "dropping-particle" : "", "family" : "Lamsweerde", "given" : "Axel", "non-dropping-particle" : "van", "parse-names" : false, "suffix" : "" }, { "dropping-particle" : "", "family" : "Fickas", "given" : "Stephen", "non-dropping-particle" : "", "parse-names" : false, "suffix" : "" } ], "container-title" : "Science of Computer Programming", "id" : "ITEM-1", "issued" : { "date-parts" : [ [ "1993" ] ] }, "page" : "3-50", "title" : "Goal-directed Requirements Acquisition", "type" : "article-journal", "volume" : "20" }, "uris" : [ "http://www.mendeley.com/documents/?uuid=7d9015d4-9d5f-4010-a796-ef289e6debf7" ] } ], "mendeley" : { "formattedCitation" : "(Dardenne et al. 1993)", "plainTextFormattedCitation" : "(Dardenne et al. 1993)", "previouslyFormattedCitation" : "(Dardenne et al. 1993)" }, "properties" : { "noteIndex" : 0 }, "schema" : "https://github.com/citation-style-language/schema/raw/master/csl-citation.json" }</w:instrText>
      </w:r>
      <w:r w:rsidR="002426B7">
        <w:fldChar w:fldCharType="separate"/>
      </w:r>
      <w:r w:rsidR="002426B7" w:rsidRPr="002426B7">
        <w:rPr>
          <w:noProof/>
        </w:rPr>
        <w:t>(Dardenne et al. 1993)</w:t>
      </w:r>
      <w:r w:rsidR="002426B7">
        <w:fldChar w:fldCharType="end"/>
      </w:r>
      <w:r w:rsidR="00603124">
        <w:t xml:space="preserve"> are goal oriented notations for </w:t>
      </w:r>
      <w:r w:rsidR="002F3AD1">
        <w:t>modeling</w:t>
      </w:r>
      <w:r w:rsidR="00603124">
        <w:t xml:space="preserve"> socio-technical systems</w:t>
      </w:r>
      <w:r w:rsidR="002426B7">
        <w:t xml:space="preserve"> </w:t>
      </w:r>
      <w:r w:rsidR="002426B7">
        <w:fldChar w:fldCharType="begin" w:fldLock="1"/>
      </w:r>
      <w:r w:rsidR="009E30E3">
        <w:instrText>ADDIN CSL_CITATION { "citationItems" : [ { "id" : "ITEM-1", "itemData" : { "author" : [ { "dropping-particle" : "", "family" : "Werneck", "given" : "Vera Maria Benjamim", "non-dropping-particle" : "", "parse-names" : false, "suffix" : "" }, { "dropping-particle" : "", "family" : "P\u00e1du", "given" : "De", "non-dropping-particle" : "", "parse-names" : false, "suffix" : "" }, { "dropping-particle" : "", "family" : "a Albuquerque Oliveira", "given" : "Antonio", "non-dropping-particle" : "", "parse-names" : false, "suffix" : "" }, { "dropping-particle" : "", "family" : "Prado Leite", "given" : "Julio Cesar Sampaio", "non-dropping-particle" : "do", "parse-names" : false, "suffix" : "" } ], "container-title" : "Anais do WER09 - Workshop em Engenharia de Requisitos, Valpara\u00edso, Chile, Julho 16-17, 2009", "editor" : [ { "dropping-particle" : "", "family" : "Ayala", "given" : "Claudia P", "non-dropping-particle" : "", "parse-names" : false, "suffix" : "" }, { "dropping-particle" : "", "family" : "Silva", "given" : "Carla T L L", "non-dropping-particle" : "", "parse-names" : false, "suffix" : "" }, { "dropping-particle" : "", "family" : "Astudillo", "given" : "Hern\u00e1n", "non-dropping-particle" : "", "parse-names" : false, "suffix" : "" } ], "id" : "ITEM-1", "issued" : { "date-parts" : [ [ "2009" ] ] }, "title" : "Comparing GORE Frameworks: i-star and KAOS", "type" : "paper-conference" }, "uris" : [ "http://www.mendeley.com/documents/?uuid=0ce63a2d-b341-461c-a9a1-07baf856fa89" ] } ], "mendeley" : { "formattedCitation" : "(Werneck et al. 2009)", "plainTextFormattedCitation" : "(Werneck et al. 2009)", "previouslyFormattedCitation" : "(Werneck et al. 2009)" }, "properties" : { "noteIndex" : 0 }, "schema" : "https://github.com/citation-style-language/schema/raw/master/csl-citation.json" }</w:instrText>
      </w:r>
      <w:r w:rsidR="002426B7">
        <w:fldChar w:fldCharType="separate"/>
      </w:r>
      <w:r w:rsidR="002426B7" w:rsidRPr="002426B7">
        <w:rPr>
          <w:noProof/>
        </w:rPr>
        <w:t>(Werneck et al. 2009)</w:t>
      </w:r>
      <w:r w:rsidR="002426B7">
        <w:fldChar w:fldCharType="end"/>
      </w:r>
      <w:r w:rsidR="00603124">
        <w:t xml:space="preserve">.  In contrast to workflows, goal oriented approaches primarily capture the intents of actors (what they are seeking to achieve).  Goals can be de-composed into a sub-goal hierarchy using logical operators to express the form of decomposition. Goals can also be annotated with strategies and/or resource requirements to support automated analysis.  </w:t>
      </w:r>
      <w:r w:rsidR="007F5BE5">
        <w:fldChar w:fldCharType="begin" w:fldLock="1"/>
      </w:r>
      <w:r w:rsidR="007F5BE5">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manualFormatting" : "Yu (1995)", "plainTextFormattedCitation" : "(Yu 1995)", "previouslyFormattedCitation" : "(Yu 1995)" }, "properties" : { "noteIndex" : 0 }, "schema" : "https://github.com/citation-style-language/schema/raw/master/csl-citation.json" }</w:instrText>
      </w:r>
      <w:r w:rsidR="007F5BE5">
        <w:fldChar w:fldCharType="separate"/>
      </w:r>
      <w:r w:rsidR="007F5BE5" w:rsidRPr="007F5BE5">
        <w:rPr>
          <w:noProof/>
        </w:rPr>
        <w:t xml:space="preserve">Yu </w:t>
      </w:r>
      <w:r w:rsidR="007F5BE5">
        <w:rPr>
          <w:noProof/>
        </w:rPr>
        <w:t>(</w:t>
      </w:r>
      <w:r w:rsidR="007F5BE5" w:rsidRPr="007F5BE5">
        <w:rPr>
          <w:noProof/>
        </w:rPr>
        <w:t>1995)</w:t>
      </w:r>
      <w:r w:rsidR="007F5BE5">
        <w:fldChar w:fldCharType="end"/>
      </w:r>
      <w:r w:rsidR="00603124">
        <w:t xml:space="preserve"> argued that socio-technical systems should be viewed as collections of collaborating actors, each with their own (potentially conflicting) objectives.  Eliciting and </w:t>
      </w:r>
      <w:r w:rsidR="002F3AD1">
        <w:t>analyzing</w:t>
      </w:r>
      <w:r w:rsidR="00603124">
        <w:t xml:space="preserve"> the </w:t>
      </w:r>
      <w:r w:rsidR="002F3AD1">
        <w:t>actor’s</w:t>
      </w:r>
      <w:r w:rsidR="00603124">
        <w:t xml:space="preserve"> intents allows the inter-dependencies between actors and the overall </w:t>
      </w:r>
      <w:r w:rsidR="002F3AD1">
        <w:t>behavior</w:t>
      </w:r>
      <w:r w:rsidR="00603124">
        <w:t xml:space="preserve"> of the system to be understood, without the need for explicit models of individual workflows.</w:t>
      </w:r>
    </w:p>
    <w:p w14:paraId="0032A33B" w14:textId="7E0543BE" w:rsidR="00603124" w:rsidRDefault="00603124" w:rsidP="00603124">
      <w:r>
        <w:t xml:space="preserve">Other authors have extended goal oriented approaches to provide greater flexibility.  </w:t>
      </w:r>
      <w:r w:rsidR="007F5BE5">
        <w:fldChar w:fldCharType="begin" w:fldLock="1"/>
      </w:r>
      <w:r w:rsidR="00B37B2E">
        <w:instrText>ADDIN CSL_CITATION { "citationItems" : [ { "id" : "ITEM-1", "itemData" : { "author" : [ { "dropping-particle" : "", "family" : "Sommerville", "given" : "Ian", "non-dropping-particle" : "", "parse-names" : false, "suffix" : "" }, { "dropping-particle" : "", "family" : "Lock", "given" : "Russell", "non-dropping-particle" : "", "parse-names" : false, "suffix" : "" }, { "dropping-particle" : "", "family" : "Storer", "given" : "Tim", "non-dropping-particle" : "", "parse-names" : false, "suffix" : "" }, { "dropping-particle" : "", "family" : "Dobson", "given" : "John", "non-dropping-particle" : "", "parse-names" : false, "suffix" : "" } ], "collection-title" : "Lecture Notes in Computer Science", "container-title" : "Advanced Information Systems Engineering, 21st International Conference, CAiSE 2009", "editor" : [ { "dropping-particle" : "Van", "family" : "Eck", "given" : "Pascal", "non-dropping-particle" : "", "parse-names" : false, "suffix" : "" }, { "dropping-particle" : "", "family" : "Gordijn", "given" : "Jaap", "non-dropping-particle" : "", "parse-names" : false, "suffix" : "" }, { "dropping-particle" : "", "family" : "Wieringa", "given" : "Roel", "non-dropping-particle" : "", "parse-names" : false, "suffix" : "" } ], "id" : "ITEM-1", "issued" : { "date-parts" : [ [ "2009", "6" ] ] }, "page" : "515-529", "publisher" : "Springer Verlag", "publisher-place" : "Amsterdam, Netherlands", "title" : "Deriving Information Requirements from Responsibility Models", "type" : "paper-conference", "volume" : "5565" }, "uris" : [ "http://www.mendeley.com/documents/?uuid=23bab249-1bf9-47f5-9d28-c31c11b94a8d" ] } ], "mendeley" : { "formattedCitation" : "(Sommerville, Lock, et al. 2009)", "manualFormatting" : "Sommerville, Lock, et al. (2009)", "plainTextFormattedCitation" : "(Sommerville, Lock, et al. 2009)", "previouslyFormattedCitation" : "(Sommerville, Lock, et al. 2009)" }, "properties" : { "noteIndex" : 0 }, "schema" : "https://github.com/citation-style-language/schema/raw/master/csl-citation.json" }</w:instrText>
      </w:r>
      <w:r w:rsidR="007F5BE5">
        <w:fldChar w:fldCharType="separate"/>
      </w:r>
      <w:r w:rsidR="007F5BE5" w:rsidRPr="007F5BE5">
        <w:rPr>
          <w:noProof/>
        </w:rPr>
        <w:t xml:space="preserve">Sommerville, Lock, et al. </w:t>
      </w:r>
      <w:r w:rsidR="007F5BE5">
        <w:rPr>
          <w:noProof/>
        </w:rPr>
        <w:t>(</w:t>
      </w:r>
      <w:r w:rsidR="007F5BE5" w:rsidRPr="007F5BE5">
        <w:rPr>
          <w:noProof/>
        </w:rPr>
        <w:t>2009)</w:t>
      </w:r>
      <w:r w:rsidR="007F5BE5">
        <w:fldChar w:fldCharType="end"/>
      </w:r>
      <w:r w:rsidR="007F5BE5">
        <w:t xml:space="preserve"> </w:t>
      </w:r>
      <w:r>
        <w:t xml:space="preserve">argued that stakeholders often struggle to express their </w:t>
      </w:r>
      <w:r w:rsidR="002F3AD1">
        <w:t>behavior</w:t>
      </w:r>
      <w:r>
        <w:t xml:space="preserve"> within a socio-technical system in terms of goals.  Instead, </w:t>
      </w:r>
      <w:r w:rsidR="007F5BE5">
        <w:t>they</w:t>
      </w:r>
      <w:r w:rsidR="00833FFA">
        <w:t xml:space="preserve"> argue that the concept of </w:t>
      </w:r>
      <w:r w:rsidRPr="00833FFA">
        <w:rPr>
          <w:i/>
        </w:rPr>
        <w:t>responsibilities</w:t>
      </w:r>
      <w:r>
        <w:t xml:space="preserve">, the duties held by an actor in a system, are a more intuitive means of describing system </w:t>
      </w:r>
      <w:r w:rsidR="002F3AD1">
        <w:t>behaviors</w:t>
      </w:r>
      <w:r>
        <w:t xml:space="preserve"> that also capture a variety of contingent </w:t>
      </w:r>
      <w:r w:rsidR="002F3AD1">
        <w:t>behaviors</w:t>
      </w:r>
      <w:r>
        <w:t>.  A notation for expressing the relationships between responsibilities and resources in order to identif</w:t>
      </w:r>
      <w:r w:rsidR="00A523AA">
        <w:t>y dependencies within a system wa</w:t>
      </w:r>
      <w:r>
        <w:t xml:space="preserve">s provided.  Earlier work on responsibility </w:t>
      </w:r>
      <w:r w:rsidR="002F3AD1">
        <w:t>modeling</w:t>
      </w:r>
      <w:r w:rsidR="00A523AA">
        <w:t xml:space="preserve"> </w:t>
      </w:r>
      <w:r w:rsidR="00A523AA">
        <w:lastRenderedPageBreak/>
        <w:t>also provided mechanisms for</w:t>
      </w:r>
      <w:r>
        <w:t xml:space="preserve"> annotating responsibilities with indicative workflows, expressing the m</w:t>
      </w:r>
      <w:r w:rsidR="000C5C23">
        <w:t xml:space="preserve">eans by which responsibilities </w:t>
      </w:r>
      <w:r w:rsidRPr="000C5C23">
        <w:rPr>
          <w:i/>
        </w:rPr>
        <w:t>could</w:t>
      </w:r>
      <w:r>
        <w:t xml:space="preserve"> be executed</w:t>
      </w:r>
      <w:r w:rsidR="00B37B2E">
        <w:t xml:space="preserve"> </w:t>
      </w:r>
      <w:r w:rsidR="00B37B2E">
        <w:fldChar w:fldCharType="begin" w:fldLock="1"/>
      </w:r>
      <w:r w:rsidR="003027A1">
        <w:instrText>ADDIN CSL_CITATION { "citationItems" : [ { "id" : "ITEM-1", "itemData" : { "editor" : [ { "dropping-particle" : "", "family" : "Dewsbury", "given" : "Guy", "non-dropping-particle" : "", "parse-names" : false, "suffix" : "" }, { "dropping-particle" : "", "family" : "Dobson", "given" : "John", "non-dropping-particle" : "", "parse-names" : false, "suffix" : "" } ], "id" : "ITEM-1", "issued" : { "date-parts" : [ [ "2007", "6" ] ] }, "publisher" : "Springer-Verlag London Ltd", "title" : "Responsibility and Dependable Systems", "type" : "book" }, "uris" : [ "http://www.mendeley.com/documents/?uuid=56f34f23-2446-419f-9c7f-4b2b62ac6f69" ] } ], "mendeley" : { "formattedCitation" : "(Dewsbury and Dobson 2007)", "plainTextFormattedCitation" : "(Dewsbury and Dobson 2007)", "previouslyFormattedCitation" : "(Dewsbury and Dobson 2007)" }, "properties" : { "noteIndex" : 0 }, "schema" : "https://github.com/citation-style-language/schema/raw/master/csl-citation.json" }</w:instrText>
      </w:r>
      <w:r w:rsidR="00B37B2E">
        <w:fldChar w:fldCharType="separate"/>
      </w:r>
      <w:r w:rsidR="00B37B2E" w:rsidRPr="00B37B2E">
        <w:rPr>
          <w:noProof/>
        </w:rPr>
        <w:t>(Dewsbury and Dobson 2007)</w:t>
      </w:r>
      <w:r w:rsidR="00B37B2E">
        <w:fldChar w:fldCharType="end"/>
      </w:r>
      <w:r>
        <w:t>.</w:t>
      </w:r>
    </w:p>
    <w:p w14:paraId="4CBFEBFF" w14:textId="2B04D2A0" w:rsidR="00603124" w:rsidRDefault="00603124" w:rsidP="00603124">
      <w:r>
        <w:t xml:space="preserve">Despite providing for contingency, a limitation of the goal and responsibility approaches is the need for complete model descriptions. </w:t>
      </w:r>
      <w:r w:rsidR="003027A1">
        <w:fldChar w:fldCharType="begin" w:fldLock="1"/>
      </w:r>
      <w:r w:rsidR="003027A1">
        <w:instrText>ADDIN CSL_CITATION { "citationItems" : [ { "id" : "ITEM-1", "itemData" : { "author" : [ { "dropping-particle" : "", "family" : "Herrmann", "given" : "Thomas", "non-dropping-particle" : "", "parse-names" : false, "suffix" : "" }, { "dropping-particle" : "", "family" : "Loser", "given" : "Kai-Uwe", "non-dropping-particle" : "", "parse-names" : false, "suffix" : "" } ], "container-title" : "Behaviour &amp; Information Technology", "id" : "ITEM-1", "issue" : "5", "issued" : { "date-parts" : [ [ "1999" ] ] }, "page" : "313-323", "title" : "Vagueness in models of socio-technical systems", "type" : "article-journal", "volume" : "18" }, "uris" : [ "http://www.mendeley.com/documents/?uuid=b2fb5f8f-c89a-4ff9-8a73-fdf9abf6c6d7" ] } ], "mendeley" : { "formattedCitation" : "(Herrmann and Loser 1999)", "manualFormatting" : "Herrmann and Loser (1999)", "plainTextFormattedCitation" : "(Herrmann and Loser 1999)", "previouslyFormattedCitation" : "(Herrmann and Loser 1999)" }, "properties" : { "noteIndex" : 0 }, "schema" : "https://github.com/citation-style-language/schema/raw/master/csl-citation.json" }</w:instrText>
      </w:r>
      <w:r w:rsidR="003027A1">
        <w:fldChar w:fldCharType="separate"/>
      </w:r>
      <w:r w:rsidR="003027A1" w:rsidRPr="003027A1">
        <w:rPr>
          <w:noProof/>
        </w:rPr>
        <w:t xml:space="preserve">Herrmann and Loser </w:t>
      </w:r>
      <w:r w:rsidR="003027A1">
        <w:rPr>
          <w:noProof/>
        </w:rPr>
        <w:t>(</w:t>
      </w:r>
      <w:r w:rsidR="003027A1" w:rsidRPr="003027A1">
        <w:rPr>
          <w:noProof/>
        </w:rPr>
        <w:t>1999)</w:t>
      </w:r>
      <w:r w:rsidR="003027A1">
        <w:fldChar w:fldCharType="end"/>
      </w:r>
      <w:r w:rsidR="003027A1">
        <w:t xml:space="preserve"> </w:t>
      </w:r>
      <w:r>
        <w:t xml:space="preserve">introduced techniques for annotating goal oriented system models in the SeeMe notation with vagueness.  The notation enables a </w:t>
      </w:r>
      <w:r w:rsidR="002F3AD1">
        <w:t>modeler</w:t>
      </w:r>
      <w:r>
        <w:t xml:space="preserve"> to denote where vagueness may be present in a model due to abstraction (i.e. consistent vagueness) and due to omission (inconsistent vagueness).  In addition, </w:t>
      </w:r>
      <w:r w:rsidR="003027A1">
        <w:t>they</w:t>
      </w:r>
      <w:r>
        <w:t xml:space="preserve"> provide</w:t>
      </w:r>
      <w:r w:rsidR="00A523AA">
        <w:t xml:space="preserve"> a</w:t>
      </w:r>
      <w:r>
        <w:t xml:space="preserve"> notation for indicating that a model is thought to be complete, containing all pertinent details.  However, the annotations are not accompanied by a formal semantics, or other means of supporting automated analysis.</w:t>
      </w:r>
    </w:p>
    <w:p w14:paraId="5AF23934" w14:textId="4DD6EE67" w:rsidR="00603124" w:rsidRDefault="00603124" w:rsidP="00603124">
      <w:r>
        <w:t xml:space="preserve">We are not aware of other applications of fuzzing techniques to </w:t>
      </w:r>
      <w:r w:rsidR="002F3AD1">
        <w:t>modeling</w:t>
      </w:r>
      <w:r>
        <w:t xml:space="preserve"> contingent </w:t>
      </w:r>
      <w:r w:rsidR="002F3AD1">
        <w:t>behaviors</w:t>
      </w:r>
      <w:r>
        <w:t xml:space="preserve"> in socio-technical systems.  However, software code fuzzing (or mutation) is employed in software quality assurance in order to automatical</w:t>
      </w:r>
      <w:r w:rsidR="003C6DAB">
        <w:t xml:space="preserve">ly generate program variants.  </w:t>
      </w:r>
      <w:r w:rsidRPr="003C6DAB">
        <w:rPr>
          <w:i/>
        </w:rPr>
        <w:t>Mutation operators</w:t>
      </w:r>
      <w:r>
        <w:t xml:space="preserve"> in such applications may alter the value of literals, swap arithmetic or other operators, or change the ordering of arguments to a function call, for example.  Applying different combinations of mutation operators creates a population of mutants of the target program.  One application of this technique is mutation testing, in which the generation of program variants is used to simulate the introduction of defects and evaluate the effectiveness of an application's test suite in detecting regressions</w:t>
      </w:r>
      <w:r w:rsidR="003027A1">
        <w:t xml:space="preserve"> </w:t>
      </w:r>
      <w:r w:rsidR="003027A1">
        <w:fldChar w:fldCharType="begin" w:fldLock="1"/>
      </w:r>
      <w:r w:rsidR="003027A1">
        <w:instrText>ADDIN CSL_CITATION { "citationItems" : [ { "id" : "ITEM-1", "itemData" : { "author" : [ { "dropping-particle" : "", "family" : "DeMillo", "given" : "Richard A", "non-dropping-particle" : "", "parse-names" : false, "suffix" : "" }, { "dropping-particle" : "", "family" : "Lipton", "given" : "Richard J", "non-dropping-particle" : "", "parse-names" : false, "suffix" : "" }, { "dropping-particle" : "", "family" : "Sayward", "given" : "Frederick G", "non-dropping-particle" : "", "parse-names" : false, "suffix" : "" } ], "container-title" : "IEEE Computer", "id" : "ITEM-1", "issue" : "4", "issued" : { "date-parts" : [ [ "1978" ] ] }, "page" : "34-41", "title" : "Hints on Test Data Selection: Help for the Practicing Programmer", "type" : "article-journal", "volume" : "11" }, "uris" : [ "http://www.mendeley.com/documents/?uuid=e0b74fff-472a-4254-a370-d6c0485cadd0" ] } ], "mendeley" : { "formattedCitation" : "(DeMillo et al. 1978)", "plainTextFormattedCitation" : "(DeMillo et al. 1978)", "previouslyFormattedCitation" : "(DeMillo et al. 1978)" }, "properties" : { "noteIndex" : 0 }, "schema" : "https://github.com/citation-style-language/schema/raw/master/csl-citation.json" }</w:instrText>
      </w:r>
      <w:r w:rsidR="003027A1">
        <w:fldChar w:fldCharType="separate"/>
      </w:r>
      <w:r w:rsidR="003027A1" w:rsidRPr="003027A1">
        <w:rPr>
          <w:noProof/>
        </w:rPr>
        <w:t>(DeMillo et al. 1978)</w:t>
      </w:r>
      <w:r w:rsidR="003027A1">
        <w:fldChar w:fldCharType="end"/>
      </w:r>
      <w:r>
        <w:t>.  A test is considered to have detected a mutant if the application of the test to the mutant fails.  A test suite that detects a higher proportion of mutants is considered to have good coverage of the target program.</w:t>
      </w:r>
    </w:p>
    <w:p w14:paraId="487487E0" w14:textId="7CEBF70F" w:rsidR="00603124" w:rsidRDefault="00603124" w:rsidP="00603124">
      <w:r>
        <w:t>The effectiveness of mutant generation is significantly influenced by choice of mutant operators to apply, since the search space of potential mutants to be tested is very large and many mutants will reveal the same test suite deficiencies</w:t>
      </w:r>
      <w:r w:rsidR="003027A1">
        <w:t xml:space="preserve"> </w:t>
      </w:r>
      <w:r w:rsidR="003027A1">
        <w:fldChar w:fldCharType="begin" w:fldLock="1"/>
      </w:r>
      <w:r w:rsidR="003027A1">
        <w:instrText>ADDIN CSL_CITATION { "citationItems" : [ { "id" : "ITEM-1", "itemData" : { "author" : [ { "dropping-particle" : "", "family" : "Takanen", "given" : "Ari", "non-dropping-particle" : "", "parse-names" : false, "suffix" : "" }, { "dropping-particle" : "", "family" : "DeMott", "given" : "Jared D", "non-dropping-particle" : "", "parse-names" : false, "suffix" : "" }, { "dropping-particle" : "", "family" : "Mille", "given" : "Charles", "non-dropping-particle" : "", "parse-names" : false, "suffix" : "" } ], "collection-title" : "Information Security and Privacy Series", "id" : "ITEM-1", "issued" : { "date-parts" : [ [ "2008" ] ] }, "publisher" : "Artech House", "publisher-place" : "658 Canton St. Norwood, MA 02062", "title" : "Fuzzing for Software Security Testing and Quality Assurance", "type" : "book" }, "uris" : [ "http://www.mendeley.com/documents/?uuid=64511214-d0b3-4498-b9fe-8e2ec8c6cab7" ] } ], "mendeley" : { "formattedCitation" : "(Takanen et al. 2008)", "plainTextFormattedCitation" : "(Takanen et al. 2008)", "previouslyFormattedCitation" : "(Takanen et al. 2008)" }, "properties" : { "noteIndex" : 0 }, "schema" : "https://github.com/citation-style-language/schema/raw/master/csl-citation.json" }</w:instrText>
      </w:r>
      <w:r w:rsidR="003027A1">
        <w:fldChar w:fldCharType="separate"/>
      </w:r>
      <w:r w:rsidR="003027A1" w:rsidRPr="003027A1">
        <w:rPr>
          <w:noProof/>
        </w:rPr>
        <w:t>(Takanen et al. 2008)</w:t>
      </w:r>
      <w:r w:rsidR="003027A1">
        <w:fldChar w:fldCharType="end"/>
      </w:r>
      <w:r>
        <w:t xml:space="preserve">.  Generation of mutants based on an understanding of a system's specification allows mutant generation to be focused on a system's intended </w:t>
      </w:r>
      <w:r w:rsidR="002F3AD1">
        <w:t>behavior</w:t>
      </w:r>
      <w:r>
        <w:t xml:space="preserve">.  It can therefore be expected that applying code fuzzing to simulating socio-technical </w:t>
      </w:r>
      <w:r w:rsidR="002F3AD1">
        <w:t>behaviors</w:t>
      </w:r>
      <w:r>
        <w:t xml:space="preserve"> requires an understanding of the likely variants to </w:t>
      </w:r>
      <w:r w:rsidR="002F3AD1">
        <w:t>behavior</w:t>
      </w:r>
      <w:r>
        <w:t xml:space="preserve"> that may occur in a workflow in order to generate realistic simulations.</w:t>
      </w:r>
    </w:p>
    <w:p w14:paraId="024786CE" w14:textId="4343DF5D" w:rsidR="00603124" w:rsidRPr="00603124" w:rsidRDefault="00603124" w:rsidP="00603124">
      <w:r>
        <w:t xml:space="preserve">There are a variety of existing tools that incorporate fuzzing functionality for mutation testing, including PiTest </w:t>
      </w:r>
      <w:r w:rsidR="003027A1">
        <w:fldChar w:fldCharType="begin" w:fldLock="1"/>
      </w:r>
      <w:r w:rsidR="003027A1">
        <w:instrText>ADDIN CSL_CITATION { "citationItems" : [ { "id" : "ITEM-1", "itemData" : { "author" : [ { "dropping-particle" : "", "family" : "Coles", "given" : "Henry", "non-dropping-particle" : "", "parse-names" : false, "suffix" : "" } ], "id" : "ITEM-1", "issued" : { "date-parts" : [ [ "2014", "5" ] ] }, "title" : "Pitest Release 1.0.0", "type" : "article" }, "uris" : [ "http://www.mendeley.com/documents/?uuid=2d3c65f9-a52b-424b-add3-6ba58a3baba6" ] } ], "mendeley" : { "formattedCitation" : "(Coles 2014)", "plainTextFormattedCitation" : "(Coles 2014)", "previouslyFormattedCitation" : "(Coles 2014)" }, "properties" : { "noteIndex" : 0 }, "schema" : "https://github.com/citation-style-language/schema/raw/master/csl-citation.json" }</w:instrText>
      </w:r>
      <w:r w:rsidR="003027A1">
        <w:fldChar w:fldCharType="separate"/>
      </w:r>
      <w:r w:rsidR="003027A1" w:rsidRPr="003027A1">
        <w:rPr>
          <w:noProof/>
        </w:rPr>
        <w:t>(Coles 2014)</w:t>
      </w:r>
      <w:r w:rsidR="003027A1">
        <w:fldChar w:fldCharType="end"/>
      </w:r>
      <w:r>
        <w:t xml:space="preserve"> for Java and MutPy </w:t>
      </w:r>
      <w:r w:rsidR="003027A1">
        <w:fldChar w:fldCharType="begin" w:fldLock="1"/>
      </w:r>
      <w:r w:rsidR="003027A1">
        <w:instrText>ADDIN CSL_CITATION { "citationItems" : [ { "id" : "ITEM-1", "itemData" : { "author" : [ { "dropping-particle" : "", "family" : "Ha\u0142as", "given" : "Konrad", "non-dropping-particle" : "", "parse-names" : false, "suffix" : "" } ], "id" : "ITEM-1", "issued" : { "date-parts" : [ [ "2016" ] ] }, "note" : "(Accessed on 03/25/2016)", "title" : "MutPy 0.4.0 : Python Package Index", "type" : "article" }, "uris" : [ "http://www.mendeley.com/documents/?uuid=854ba884-e864-4651-b2cb-996fc5ed7318" ] } ], "mendeley" : { "formattedCitation" : "(Ha\u0142as 2016)", "plainTextFormattedCitation" : "(Ha\u0142as 2016)", "previouslyFormattedCitation" : "(Ha\u0142as 2016)" }, "properties" : { "noteIndex" : 0 }, "schema" : "https://github.com/citation-style-language/schema/raw/master/csl-citation.json" }</w:instrText>
      </w:r>
      <w:r w:rsidR="003027A1">
        <w:fldChar w:fldCharType="separate"/>
      </w:r>
      <w:r w:rsidR="003027A1" w:rsidRPr="003027A1">
        <w:rPr>
          <w:noProof/>
        </w:rPr>
        <w:t>(Hałas 2016)</w:t>
      </w:r>
      <w:r w:rsidR="003027A1">
        <w:fldChar w:fldCharType="end"/>
      </w:r>
      <w:r>
        <w:t xml:space="preserve"> and PyMuTester </w:t>
      </w:r>
      <w:r w:rsidR="003027A1">
        <w:fldChar w:fldCharType="begin" w:fldLock="1"/>
      </w:r>
      <w:r w:rsidR="003027A1">
        <w:instrText>ADDIN CSL_CITATION { "citationItems" : [ { "id" : "ITEM-1", "itemData" : { "author" : [ { "dropping-particle" : "", "family" : "Teo", "given" : "Michael", "non-dropping-particle" : "", "parse-names" : false, "suffix" : "" } ], "id" : "ITEM-1", "issued" : { "date-parts" : [ [ "2016" ] ] }, "note" : "(Accessed on 03/23/2016)", "title" : "PyMuTester Documentation", "type" : "article" }, "uris" : [ "http://www.mendeley.com/documents/?uuid=9f469d6b-e36b-4b98-ae9b-f86daa053690" ] } ], "mendeley" : { "formattedCitation" : "(Teo 2016)", "plainTextFormattedCitation" : "(Teo 2016)", "previouslyFormattedCitation" : "(Teo 2016)" }, "properties" : { "noteIndex" : 0 }, "schema" : "https://github.com/citation-style-language/schema/raw/master/csl-citation.json" }</w:instrText>
      </w:r>
      <w:r w:rsidR="003027A1">
        <w:fldChar w:fldCharType="separate"/>
      </w:r>
      <w:r w:rsidR="003027A1" w:rsidRPr="003027A1">
        <w:rPr>
          <w:noProof/>
        </w:rPr>
        <w:t>(Teo 2016)</w:t>
      </w:r>
      <w:r w:rsidR="003027A1">
        <w:fldChar w:fldCharType="end"/>
      </w:r>
      <w:r>
        <w:t xml:space="preserve"> for Python.  </w:t>
      </w:r>
      <w:r w:rsidR="003027A1">
        <w:fldChar w:fldCharType="begin" w:fldLock="1"/>
      </w:r>
      <w:r w:rsidR="00A15C6F">
        <w:instrText>ADDIN CSL_CITATION { "citationItems" : [ { "id" : "ITEM-1", "itemData" : { "author" : [ { "dropping-particle" : "", "family" : "Storer", "given" : "Tim", "non-dropping-particle" : "", "parse-names" : false, "suffix" : "" } ], "id" : "ITEM-1", "issued" : { "date-parts" : [ [ "2015", "12" ] ] }, "title" : "Ringneck Repository GitHub Mirror", "type" : "article" }, "uris" : [ "http://www.mendeley.com/documents/?uuid=424ec9ff-7567-4407-93f6-190814bf1e98" ] } ], "mendeley" : { "formattedCitation" : "(Storer 2015)", "manualFormatting" : "Storer (2015)", "plainTextFormattedCitation" : "(Storer 2015)", "previouslyFormattedCitation" : "(Storer 2015)" }, "properties" : { "noteIndex" : 0 }, "schema" : "https://github.com/citation-style-language/schema/raw/master/csl-citation.json" }</w:instrText>
      </w:r>
      <w:r w:rsidR="003027A1">
        <w:fldChar w:fldCharType="separate"/>
      </w:r>
      <w:r w:rsidR="003027A1" w:rsidRPr="003027A1">
        <w:rPr>
          <w:noProof/>
        </w:rPr>
        <w:t xml:space="preserve">Storer </w:t>
      </w:r>
      <w:r w:rsidR="003027A1">
        <w:rPr>
          <w:noProof/>
        </w:rPr>
        <w:t>(</w:t>
      </w:r>
      <w:r w:rsidR="003027A1" w:rsidRPr="003027A1">
        <w:rPr>
          <w:noProof/>
        </w:rPr>
        <w:t>2015)</w:t>
      </w:r>
      <w:r w:rsidR="003027A1">
        <w:fldChar w:fldCharType="end"/>
      </w:r>
      <w:r w:rsidR="00A15C6F">
        <w:t xml:space="preserve"> </w:t>
      </w:r>
      <w:r>
        <w:t xml:space="preserve">has also developed a tool for mutation testing Maven component assembly specifications. All these tools work by constructing and then manipulating abstract syntax trees of target programs.  The result is a population of statically generated mutant programs that can be evaluated using the target program's own test suite.  A disadvantage of this mechanism (for the purposes of </w:t>
      </w:r>
      <w:r w:rsidR="002F3AD1">
        <w:t>modeling</w:t>
      </w:r>
      <w:r>
        <w:t xml:space="preserve"> socio-technical systems) is that the mutants are generated statically, prior to program execution.  </w:t>
      </w:r>
      <w:r w:rsidR="002F3AD1">
        <w:t>Our own implementation of code fuzzing is motivated by the desire to simulate dynamic variations that can vary the idealized model each time a task in a workflow is executed.</w:t>
      </w:r>
    </w:p>
    <w:p w14:paraId="7E4EA437" w14:textId="67060F1D" w:rsidR="00556C49" w:rsidRDefault="00256E9F" w:rsidP="003A6950">
      <w:pPr>
        <w:pStyle w:val="Heading1"/>
      </w:pPr>
      <w:r>
        <w:t xml:space="preserve">3 </w:t>
      </w:r>
      <w:r w:rsidR="00C03AC5">
        <w:t xml:space="preserve">Case Study </w:t>
      </w:r>
      <w:r w:rsidR="003A6950">
        <w:t>Problem Domain Model</w:t>
      </w:r>
    </w:p>
    <w:p w14:paraId="69E94555" w14:textId="3296347C" w:rsidR="003A6950" w:rsidRDefault="002F3AD1" w:rsidP="003A6950">
      <w:r>
        <w:t xml:space="preserve">In this section we introduce our approach to modeling a problem domain and associated idealized </w:t>
      </w:r>
      <w:r w:rsidRPr="005E7142">
        <w:rPr>
          <w:i/>
        </w:rPr>
        <w:t>workflows</w:t>
      </w:r>
      <w:r>
        <w:t xml:space="preserve"> in socio-technical systems</w:t>
      </w:r>
      <w:r w:rsidR="00582446">
        <w:t xml:space="preserve"> using </w:t>
      </w:r>
      <w:r w:rsidR="009C3756">
        <w:t>AGT_FWORK</w:t>
      </w:r>
      <w:r w:rsidR="00582446">
        <w:t>,</w:t>
      </w:r>
      <w:r w:rsidR="00D074DE">
        <w:t xml:space="preserve"> an agent oriented simulation framework, implemented in Python.  Terminology for simulations follows a theatrical drama metaphor, with casts of actors performing in episodes which take place in settings and according to directions. </w:t>
      </w:r>
      <w:r w:rsidR="003A6950">
        <w:t>We have chosen to present the approach through an example case study of team based software development, in which we will explore the efficacy</w:t>
      </w:r>
      <w:r w:rsidR="00315147">
        <w:t xml:space="preserve"> of two </w:t>
      </w:r>
      <w:r w:rsidR="006E64F8">
        <w:t xml:space="preserve">software </w:t>
      </w:r>
      <w:r w:rsidR="00315147">
        <w:t>development</w:t>
      </w:r>
      <w:r w:rsidR="006E64F8">
        <w:t xml:space="preserve"> lifecycle (SDLC)</w:t>
      </w:r>
      <w:r w:rsidR="00315147">
        <w:t xml:space="preserve"> workflows: W</w:t>
      </w:r>
      <w:r w:rsidR="003A6950">
        <w:t xml:space="preserve">aterfall and </w:t>
      </w:r>
      <w:r w:rsidR="00315147">
        <w:t>Test Driven D</w:t>
      </w:r>
      <w:r w:rsidR="003A6950">
        <w:t>evelopment</w:t>
      </w:r>
      <w:r w:rsidR="00315147">
        <w:t xml:space="preserve"> (TDD)</w:t>
      </w:r>
      <w:r w:rsidR="003A6950">
        <w:t>.</w:t>
      </w:r>
      <w:r w:rsidR="00EB4014">
        <w:t xml:space="preserve">  The case study was chosen as representative of a socio-technical system, combining different actor roles, technical components and a variety of formal workflows.  Further, there is a growing consensus amongst software development professionals that TDD</w:t>
      </w:r>
      <w:r w:rsidR="00582446">
        <w:t xml:space="preserve"> is a more resilient SDLC than W</w:t>
      </w:r>
      <w:r w:rsidR="00EB4014">
        <w:t xml:space="preserve">aterfall. However, there is little empirical research in this area, due to the difficulty of conducting controlled experiments at the required scale </w:t>
      </w:r>
      <w:r w:rsidR="000C4238">
        <w:fldChar w:fldCharType="begin" w:fldLock="1"/>
      </w:r>
      <w:r w:rsidR="0065287C">
        <w:instrText>ADDIN CSL_CITATION { "citationItems" : [ { "id" : "ITEM-1", "itemData" : { "DOI" : "10.1016/j.infsof.2003.09.011", "ISSN" : "09505849", "abstract" : "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 "author" : [ { "dropping-particle" : "", "family" : "George", "given" : "Boby", "non-dropping-particle" : "", "parse-names" : false, "suffix" : "" }, { "dropping-particle" : "", "family" : "Williams", "given" : "Laurie", "non-dropping-particle" : "", "parse-names" : false, "suffix" : "" } ], "container-title" : "Information and Software Technology", "id" : "ITEM-1", "issue" : "5", "issued" : { "date-parts" : [ [ "2004" ] ] }, "page" : "337-342", "title" : "A structured experiment of test-driven development", "type" : "article-journal", "volume" : "46" }, "uris" : [ "http://www.mendeley.com/documents/?uuid=c68654ee-409b-3686-930c-b6a489ebb21a" ] } ], "mendeley" : { "formattedCitation" : "(George and Williams 2004)", "plainTextFormattedCitation" : "(George and Williams 2004)", "previouslyFormattedCitation" : "(George and Williams 2004)" }, "properties" : { "noteIndex" : 0 }, "schema" : "https://github.com/citation-style-language/schema/raw/master/csl-citation.json" }</w:instrText>
      </w:r>
      <w:r w:rsidR="000C4238">
        <w:fldChar w:fldCharType="separate"/>
      </w:r>
      <w:r w:rsidR="000C4238" w:rsidRPr="000C4238">
        <w:rPr>
          <w:noProof/>
        </w:rPr>
        <w:t>(George and Williams 2004)</w:t>
      </w:r>
      <w:r w:rsidR="000C4238">
        <w:fldChar w:fldCharType="end"/>
      </w:r>
      <w:r w:rsidR="000C4238">
        <w:t>. The case study therefore provides an opportunity to explore</w:t>
      </w:r>
      <w:r w:rsidR="00582446">
        <w:t xml:space="preserve"> the benefits of simulating</w:t>
      </w:r>
      <w:r w:rsidR="000C4238">
        <w:t xml:space="preserve"> a real world system that is difficult or impossible to observe directly. </w:t>
      </w:r>
      <w:r w:rsidR="00633620">
        <w:t>Code examples of the case study are provided as examples, but the full source code is also available for inspection in the case stud</w:t>
      </w:r>
      <w:r w:rsidR="00A15C6F">
        <w:t>y’s repository on GitHub</w:t>
      </w:r>
      <w:r w:rsidR="006E2A58">
        <w:t xml:space="preserve"> (</w:t>
      </w:r>
      <w:r w:rsidR="00806BED">
        <w:t>ANON</w:t>
      </w:r>
      <w:r w:rsidR="006E2A58">
        <w:t>)</w:t>
      </w:r>
      <w:r w:rsidR="00633620">
        <w:t>.</w:t>
      </w:r>
    </w:p>
    <w:p w14:paraId="226245F5" w14:textId="3163233B" w:rsidR="00754480" w:rsidRDefault="00754480" w:rsidP="00754480">
      <w:pPr>
        <w:pStyle w:val="Heading2"/>
      </w:pPr>
      <w:r>
        <w:lastRenderedPageBreak/>
        <w:t>Problem Domain Model</w:t>
      </w:r>
    </w:p>
    <w:p w14:paraId="4C40ACBE" w14:textId="471A412A" w:rsidR="003A6950" w:rsidRDefault="00D074DE" w:rsidP="003A6950">
      <w:r>
        <w:t xml:space="preserve">In </w:t>
      </w:r>
      <w:r w:rsidR="009C3756">
        <w:t>AGT_FWORK</w:t>
      </w:r>
      <w:r>
        <w:t xml:space="preserve">, the problem domain is referred to as the </w:t>
      </w:r>
      <w:r w:rsidRPr="00D074DE">
        <w:rPr>
          <w:i/>
        </w:rPr>
        <w:t>setting</w:t>
      </w:r>
      <w:r>
        <w:t xml:space="preserve"> for a simulation.  The setting represents the inviolable ‘physics’ of the problem domain that are not subject to contingency or variability. An object oriented approach to modeling is adopted </w:t>
      </w:r>
      <w:r>
        <w:fldChar w:fldCharType="begin" w:fldLock="1"/>
      </w:r>
      <w:r w:rsidR="00374157">
        <w:instrText>ADDIN CSL_CITATION { "citationItems" : [ { "id" : "ITEM-1", "itemData" : { "author" : [ { "dropping-particle" : "", "family" : "Bennett", "given" : "Simon", "non-dropping-particle" : "", "parse-names" : false, "suffix" : "" }, { "dropping-particle" : "", "family" : "McRobb", "given" : "Steve", "non-dropping-particle" : "", "parse-names" : false, "suffix" : "" }, { "dropping-particle" : "", "family" : "Farmer", "given" : "Ray", "non-dropping-particle" : "", "parse-names" : false, "suffix" : "" } ], "edition" : "Third", "id" : "ITEM-1", "issued" : { "date-parts" : [ [ "2006" ] ] }, "publisher" : "McGraw Hill", "publisher-place" : "Shoppenhangers Road, Maidenhead, Berkshire, SL6 2QL", "title" : "Object Oriented Systems Analysis and Design Using UML", "type" : "book" }, "uris" : [ "http://www.mendeley.com/documents/?uuid=7eeab298-bbe0-4e6c-9b09-cf95177ca388" ] } ], "mendeley" : { "formattedCitation" : "(Bennett et al. 2006)", "plainTextFormattedCitation" : "(Bennett et al. 2006)", "previouslyFormattedCitation" : "(Bennett et al. 2006)" }, "properties" : { "noteIndex" : 0 }, "schema" : "https://github.com/citation-style-language/schema/raw/master/csl-citation.json" }</w:instrText>
      </w:r>
      <w:r>
        <w:fldChar w:fldCharType="separate"/>
      </w:r>
      <w:r w:rsidRPr="00D074DE">
        <w:rPr>
          <w:noProof/>
        </w:rPr>
        <w:t>(Bennett et al. 2006)</w:t>
      </w:r>
      <w:r>
        <w:fldChar w:fldCharType="end"/>
      </w:r>
      <w:r>
        <w:t xml:space="preserve">, with </w:t>
      </w:r>
      <w:r w:rsidR="002F3AD1">
        <w:t>artifacts</w:t>
      </w:r>
      <w:r>
        <w:t xml:space="preserve"> in</w:t>
      </w:r>
      <w:r w:rsidR="003A6950">
        <w:t xml:space="preserve"> the domain </w:t>
      </w:r>
      <w:r>
        <w:t>implemented</w:t>
      </w:r>
      <w:r w:rsidR="003A6950">
        <w:t xml:space="preserve"> as collection of Python classes.  </w:t>
      </w:r>
      <w:r w:rsidR="002935D9">
        <w:fldChar w:fldCharType="begin"/>
      </w:r>
      <w:r w:rsidR="002935D9">
        <w:instrText xml:space="preserve"> REF _Ref481514783 \h </w:instrText>
      </w:r>
      <w:r w:rsidR="002935D9">
        <w:fldChar w:fldCharType="separate"/>
      </w:r>
      <w:r w:rsidR="002935D9">
        <w:t xml:space="preserve">Figure </w:t>
      </w:r>
      <w:r w:rsidR="002935D9">
        <w:rPr>
          <w:noProof/>
        </w:rPr>
        <w:t>1</w:t>
      </w:r>
      <w:r w:rsidR="002935D9">
        <w:fldChar w:fldCharType="end"/>
      </w:r>
      <w:r w:rsidR="003A6950">
        <w:t xml:space="preserve"> shows the class diagram for the case study.</w:t>
      </w:r>
    </w:p>
    <w:p w14:paraId="45B2BAF6" w14:textId="77777777" w:rsidR="00E544D2" w:rsidRDefault="00E544D2" w:rsidP="00E544D2">
      <w:pPr>
        <w:pStyle w:val="ListParagraph"/>
        <w:keepNext/>
        <w:ind w:hanging="720"/>
        <w:jc w:val="center"/>
      </w:pPr>
      <w:r>
        <w:rPr>
          <w:noProof/>
          <w:lang w:val="en-GB" w:eastAsia="en-GB"/>
        </w:rPr>
        <w:drawing>
          <wp:inline distT="0" distB="0" distL="0" distR="0" wp14:anchorId="314400F4" wp14:editId="18E55F05">
            <wp:extent cx="5174350" cy="322419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174350" cy="3224195"/>
                    </a:xfrm>
                    <a:prstGeom prst="rect">
                      <a:avLst/>
                    </a:prstGeom>
                  </pic:spPr>
                </pic:pic>
              </a:graphicData>
            </a:graphic>
          </wp:inline>
        </w:drawing>
      </w:r>
    </w:p>
    <w:p w14:paraId="11798222" w14:textId="5046A589" w:rsidR="00E544D2" w:rsidRDefault="00E544D2" w:rsidP="00E544D2">
      <w:pPr>
        <w:pStyle w:val="Caption"/>
      </w:pPr>
      <w:r>
        <w:t xml:space="preserve">Figure </w:t>
      </w:r>
      <w:fldSimple w:instr=" SEQ Figure \* ARABIC ">
        <w:r w:rsidR="00F71A86">
          <w:rPr>
            <w:noProof/>
          </w:rPr>
          <w:t>1</w:t>
        </w:r>
      </w:fldSimple>
      <w:r w:rsidRPr="00E544D2">
        <w:t xml:space="preserve"> Domain model for software development case study, showing </w:t>
      </w:r>
      <w:r w:rsidR="002F3AD1" w:rsidRPr="00E544D2">
        <w:t>artifacts</w:t>
      </w:r>
      <w:r w:rsidRPr="00E544D2">
        <w:t xml:space="preserve"> to be manipulated by execution of socio-technical workflows.</w:t>
      </w:r>
    </w:p>
    <w:p w14:paraId="4C9ECEC2" w14:textId="2FF04BD4" w:rsidR="009F11B0" w:rsidRDefault="009F11B0" w:rsidP="009F11B0">
      <w:r>
        <w:t xml:space="preserve">  The diagram shows classes for:</w:t>
      </w:r>
    </w:p>
    <w:p w14:paraId="3B669EA4" w14:textId="7D82078C" w:rsidR="0038183C" w:rsidRDefault="0038183C" w:rsidP="00E544D2">
      <w:pPr>
        <w:pStyle w:val="ListParagraph"/>
        <w:numPr>
          <w:ilvl w:val="0"/>
          <w:numId w:val="44"/>
        </w:numPr>
        <w:jc w:val="center"/>
      </w:pPr>
      <w:r>
        <w:t>Features, representing user-facing specifications of the system's functionality.</w:t>
      </w:r>
      <w:r w:rsidR="00B46580">
        <w:t xml:space="preserve">  Features may be of varying size, requiring more or fewer code chunks to be implemented in order to be operational.</w:t>
      </w:r>
    </w:p>
    <w:p w14:paraId="5A2483F9" w14:textId="48EEFFF6" w:rsidR="00B46580" w:rsidRDefault="0038183C" w:rsidP="00B46580">
      <w:pPr>
        <w:pStyle w:val="ListParagraph"/>
        <w:numPr>
          <w:ilvl w:val="0"/>
          <w:numId w:val="43"/>
        </w:numPr>
      </w:pPr>
      <w:r>
        <w:t>Code chunks, representing the impleme</w:t>
      </w:r>
      <w:r w:rsidR="00582446">
        <w:t>ntation details of the features.</w:t>
      </w:r>
      <w:r>
        <w:t xml:space="preserve"> </w:t>
      </w:r>
      <w:r w:rsidR="00582446">
        <w:t>Chunks</w:t>
      </w:r>
      <w:r>
        <w:t xml:space="preserve"> may have dependencies on other chunks in the system.</w:t>
      </w:r>
      <w:r w:rsidR="00B46580">
        <w:t xml:space="preserve">  Each time a new chunk is added to a feature other chunks may also need to be modified, potentially creating further dependencies between chunks or introducing bugs.</w:t>
      </w:r>
    </w:p>
    <w:p w14:paraId="69810AF7" w14:textId="212C97DE" w:rsidR="0038183C" w:rsidRDefault="0038183C" w:rsidP="0038183C">
      <w:pPr>
        <w:pStyle w:val="ListParagraph"/>
        <w:numPr>
          <w:ilvl w:val="0"/>
          <w:numId w:val="42"/>
        </w:numPr>
      </w:pPr>
      <w:r>
        <w:t>Bugs introduced into chunks duri</w:t>
      </w:r>
      <w:r w:rsidR="002935D9">
        <w:t>ng the completion of features.</w:t>
      </w:r>
      <w:r w:rsidR="00B46580">
        <w:t xml:space="preserve">  Bugs may manifest themselves when </w:t>
      </w:r>
      <w:r w:rsidR="00502036">
        <w:t>the feature they are associated with is operated or tested.  Features can be debugged (resulting in the removal of bugs).</w:t>
      </w:r>
    </w:p>
    <w:p w14:paraId="1682B210" w14:textId="12643569" w:rsidR="00502036" w:rsidRDefault="00502036" w:rsidP="00502036">
      <w:pPr>
        <w:pStyle w:val="ListParagraph"/>
        <w:numPr>
          <w:ilvl w:val="0"/>
          <w:numId w:val="42"/>
        </w:numPr>
      </w:pPr>
      <w:r>
        <w:t>Tests can be exercised resulting in the detection of bugs.  The more tests created for a feature, the greater the probability of detecting a given bug, easing the process of debugging a feature or overall system.</w:t>
      </w:r>
    </w:p>
    <w:p w14:paraId="0FD52278" w14:textId="77777777" w:rsidR="00582446" w:rsidRDefault="0038183C" w:rsidP="00582446">
      <w:pPr>
        <w:pStyle w:val="ListParagraph"/>
        <w:numPr>
          <w:ilvl w:val="0"/>
          <w:numId w:val="43"/>
        </w:numPr>
      </w:pPr>
      <w:r>
        <w:t xml:space="preserve">Software systems which aggregate all the source </w:t>
      </w:r>
      <w:r w:rsidR="002F3AD1">
        <w:t>artifacts</w:t>
      </w:r>
      <w:r>
        <w:t xml:space="preserve"> of a software project, including features, chunks, bugs and tests.</w:t>
      </w:r>
    </w:p>
    <w:p w14:paraId="2961B245" w14:textId="2AF6D9D3" w:rsidR="00502036" w:rsidRDefault="0038183C" w:rsidP="00582446">
      <w:pPr>
        <w:pStyle w:val="ListParagraph"/>
        <w:numPr>
          <w:ilvl w:val="0"/>
          <w:numId w:val="43"/>
        </w:numPr>
      </w:pPr>
      <w:r>
        <w:t>Version control servers and clients for coordinating distributed development of a project.</w:t>
      </w:r>
    </w:p>
    <w:p w14:paraId="7BE6E8E6" w14:textId="05184300" w:rsidR="0038183C" w:rsidRDefault="00502036" w:rsidP="00502036">
      <w:r>
        <w:t xml:space="preserve">The </w:t>
      </w:r>
      <w:r w:rsidR="002F3AD1">
        <w:t>behaviors</w:t>
      </w:r>
      <w:r>
        <w:t xml:space="preserve"> described above are implemented as m</w:t>
      </w:r>
      <w:r w:rsidR="0038183C">
        <w:t>ethods</w:t>
      </w:r>
      <w:r>
        <w:t xml:space="preserve"> in the Python classes, as shown in the diagram.</w:t>
      </w:r>
      <w:r w:rsidR="0038183C">
        <w:t xml:space="preserve"> </w:t>
      </w:r>
      <w:r>
        <w:t xml:space="preserve"> </w:t>
      </w:r>
      <w:r w:rsidR="0038183C">
        <w:t>Many of the</w:t>
      </w:r>
      <w:r>
        <w:t xml:space="preserve"> effects of these</w:t>
      </w:r>
      <w:r w:rsidR="00986FCE">
        <w:t xml:space="preserve"> </w:t>
      </w:r>
      <w:r w:rsidR="002F3AD1">
        <w:t>behaviors</w:t>
      </w:r>
      <w:r w:rsidR="0038183C">
        <w:t xml:space="preserve"> have side effects which are </w:t>
      </w:r>
      <w:r w:rsidR="004D5C8E">
        <w:t>modeled</w:t>
      </w:r>
      <w:r>
        <w:t xml:space="preserve"> stochastically. For example, the introduction of bugs and dependencies during the implementation of a feature occurs with a certain probability.</w:t>
      </w:r>
    </w:p>
    <w:p w14:paraId="2FEB36EF" w14:textId="5B0F2F12" w:rsidR="0038183C" w:rsidRDefault="00986FCE" w:rsidP="00986FCE">
      <w:pPr>
        <w:pStyle w:val="S"/>
      </w:pPr>
      <w:r>
        <w:t xml:space="preserve">No </w:t>
      </w:r>
      <w:r w:rsidR="0038183C">
        <w:t>restrictions are placed on the implementation of the problem domain classes</w:t>
      </w:r>
      <w:r>
        <w:t xml:space="preserve"> within the Python language</w:t>
      </w:r>
      <w:r w:rsidR="00582446">
        <w:t>, providing the modeler with significant flexibility</w:t>
      </w:r>
      <w:r w:rsidR="0038183C">
        <w:t xml:space="preserve">.  </w:t>
      </w:r>
      <w:r>
        <w:t>For example, o</w:t>
      </w:r>
      <w:r w:rsidR="0038183C">
        <w:t>perations can accept a variety</w:t>
      </w:r>
      <w:r>
        <w:t xml:space="preserve"> </w:t>
      </w:r>
      <w:r w:rsidR="0038183C">
        <w:lastRenderedPageBreak/>
        <w:t>of arguments, modify object state, invoke operations on other problem domain classe</w:t>
      </w:r>
      <w:r>
        <w:t xml:space="preserve">s and return values as desired. </w:t>
      </w:r>
      <w:r w:rsidR="0038183C">
        <w:t xml:space="preserve">The </w:t>
      </w:r>
      <w:r w:rsidR="0038183C" w:rsidRPr="00986FCE">
        <w:rPr>
          <w:rStyle w:val="SpecialStyleChar"/>
        </w:rPr>
        <w:t>@Property</w:t>
      </w:r>
      <w:r w:rsidR="0038183C">
        <w:t xml:space="preserve"> decorator can </w:t>
      </w:r>
      <w:r>
        <w:t xml:space="preserve">also </w:t>
      </w:r>
      <w:r w:rsidR="0038183C">
        <w:t>be used to improve the readability of code, as</w:t>
      </w:r>
      <w:r>
        <w:t xml:space="preserve"> </w:t>
      </w:r>
      <w:r w:rsidR="0038183C">
        <w:t>normal.</w:t>
      </w:r>
    </w:p>
    <w:p w14:paraId="434B5D68" w14:textId="725656A8" w:rsidR="00754480" w:rsidRDefault="00754480" w:rsidP="00754480">
      <w:pPr>
        <w:pStyle w:val="Heading2"/>
      </w:pPr>
      <w:r>
        <w:t>Workflows</w:t>
      </w:r>
    </w:p>
    <w:p w14:paraId="4DC60C5D" w14:textId="1592CAA5" w:rsidR="004B777B" w:rsidRDefault="002F3AD1" w:rsidP="00BC4097">
      <w:r>
        <w:t>Idealized</w:t>
      </w:r>
      <w:r w:rsidR="0038183C">
        <w:t xml:space="preserve"> socio-technical workflows are collections of task</w:t>
      </w:r>
      <w:r w:rsidR="00986FCE">
        <w:t xml:space="preserve"> description</w:t>
      </w:r>
      <w:r w:rsidR="0038183C">
        <w:t>s that operate on a common s</w:t>
      </w:r>
      <w:r w:rsidR="00986FCE">
        <w:t xml:space="preserve">tate.  </w:t>
      </w:r>
      <w:r w:rsidR="00754480">
        <w:t xml:space="preserve">In </w:t>
      </w:r>
      <w:r w:rsidR="009C3756">
        <w:t>AGT_FWORK</w:t>
      </w:r>
      <w:r w:rsidR="00754480">
        <w:t>, t</w:t>
      </w:r>
      <w:r w:rsidR="00986FCE">
        <w:t xml:space="preserve">asks are implemented as </w:t>
      </w:r>
      <w:r w:rsidR="0038183C">
        <w:t>Python methods, with all the tasks associated with the same workflow and operating on th</w:t>
      </w:r>
      <w:r w:rsidR="00986FCE">
        <w:t xml:space="preserve">e same state collected together </w:t>
      </w:r>
      <w:r w:rsidR="0038183C">
        <w:t>in a single Python class.  For the purposes of the software d</w:t>
      </w:r>
      <w:r w:rsidR="004B777B">
        <w:t>evelopment case study, a change management workflow</w:t>
      </w:r>
      <w:r w:rsidR="0038183C">
        <w:t xml:space="preserve"> were created for</w:t>
      </w:r>
      <w:r w:rsidR="00986FCE">
        <w:t xml:space="preserve"> </w:t>
      </w:r>
      <w:r w:rsidR="0038183C">
        <w:t>interacting with a version c</w:t>
      </w:r>
      <w:r w:rsidR="00BC4097">
        <w:t>ontrol server in an update-resolve</w:t>
      </w:r>
      <w:r w:rsidR="004B777B">
        <w:t xml:space="preserve">-commit cycle, as shown in </w:t>
      </w:r>
      <w:r w:rsidR="004B777B">
        <w:fldChar w:fldCharType="begin"/>
      </w:r>
      <w:r w:rsidR="004B777B">
        <w:instrText xml:space="preserve"> REF _Ref481581156 \h </w:instrText>
      </w:r>
      <w:r w:rsidR="004B777B">
        <w:fldChar w:fldCharType="separate"/>
      </w:r>
      <w:r w:rsidR="004B777B">
        <w:t xml:space="preserve">Figure </w:t>
      </w:r>
      <w:r w:rsidR="004B777B">
        <w:rPr>
          <w:noProof/>
        </w:rPr>
        <w:t>2</w:t>
      </w:r>
      <w:r w:rsidR="004B777B">
        <w:fldChar w:fldCharType="end"/>
      </w:r>
      <w:r w:rsidR="004B777B">
        <w:t>.</w:t>
      </w:r>
      <w:r w:rsidR="001270D2">
        <w:t xml:space="preserve">  </w:t>
      </w:r>
      <w:r w:rsidR="005E7142">
        <w:t>The state for the workflow is the target centralized version control server and a client that manages the working copy.  Separate task methods are provided for checking out the client, committing working copy changes to the server and resolving conflicts that arise during a commit task.</w:t>
      </w:r>
    </w:p>
    <w:p w14:paraId="0B6520FD" w14:textId="77777777" w:rsidR="007D7F29" w:rsidRDefault="007D7F29" w:rsidP="007D7F29">
      <w:pPr>
        <w:pStyle w:val="Heading2"/>
      </w:pPr>
      <w:r>
        <w:rPr>
          <w:noProof/>
          <w:lang w:val="en-GB" w:eastAsia="en-GB"/>
        </w:rPr>
        <mc:AlternateContent>
          <mc:Choice Requires="wps">
            <w:drawing>
              <wp:inline distT="0" distB="0" distL="0" distR="0" wp14:anchorId="791264CF" wp14:editId="26929F3F">
                <wp:extent cx="5913120" cy="3101340"/>
                <wp:effectExtent l="0" t="0" r="11430" b="2286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3120" cy="3101340"/>
                        </a:xfrm>
                        <a:prstGeom prst="rect">
                          <a:avLst/>
                        </a:prstGeom>
                        <a:solidFill>
                          <a:srgbClr val="FFFFFF"/>
                        </a:solidFill>
                        <a:ln w="9525">
                          <a:solidFill>
                            <a:srgbClr val="000000"/>
                          </a:solidFill>
                          <a:miter lim="800000"/>
                          <a:headEnd/>
                          <a:tailEnd/>
                        </a:ln>
                      </wps:spPr>
                      <wps:txbx>
                        <w:txbxContent>
                          <w:p w14:paraId="334B0B3E"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class ChangeManagement(object):</w:t>
                            </w:r>
                          </w:p>
                          <w:p w14:paraId="60FB1C3E" w14:textId="77777777" w:rsidR="0019109E" w:rsidRPr="004B777B" w:rsidRDefault="0019109E" w:rsidP="007D7F29">
                            <w:pPr>
                              <w:spacing w:after="0"/>
                              <w:rPr>
                                <w:rFonts w:ascii="Consolas" w:hAnsi="Consolas" w:cs="Consolas"/>
                                <w:noProof/>
                                <w:sz w:val="16"/>
                                <w:szCs w:val="16"/>
                              </w:rPr>
                            </w:pPr>
                          </w:p>
                          <w:p w14:paraId="2B60AE48" w14:textId="7B60147D"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 __init__(self, centralised_vcs_server):</w:t>
                            </w:r>
                          </w:p>
                          <w:p w14:paraId="370AD128"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server = centralised_vcs_server</w:t>
                            </w:r>
                          </w:p>
                          <w:p w14:paraId="3506AC92"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 = None</w:t>
                            </w:r>
                          </w:p>
                          <w:p w14:paraId="5C1729FD" w14:textId="77777777" w:rsidR="0019109E" w:rsidRPr="004B777B" w:rsidRDefault="0019109E" w:rsidP="007D7F29">
                            <w:pPr>
                              <w:spacing w:after="0"/>
                              <w:rPr>
                                <w:rFonts w:ascii="Consolas" w:hAnsi="Consolas" w:cs="Consolas"/>
                                <w:noProof/>
                                <w:sz w:val="16"/>
                                <w:szCs w:val="16"/>
                              </w:rPr>
                            </w:pPr>
                          </w:p>
                          <w:p w14:paraId="7FB2BDA7"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1)</w:t>
                            </w:r>
                          </w:p>
                          <w:p w14:paraId="07229B58"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 resolve(self, conflict, random):</w:t>
                            </w:r>
                          </w:p>
                          <w:p w14:paraId="55AE3331"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resolve(conflict, random)</w:t>
                            </w:r>
                          </w:p>
                          <w:p w14:paraId="16EECFCC" w14:textId="77777777" w:rsidR="0019109E" w:rsidRPr="004B777B" w:rsidRDefault="0019109E" w:rsidP="007D7F29">
                            <w:pPr>
                              <w:spacing w:after="0"/>
                              <w:rPr>
                                <w:rFonts w:ascii="Consolas" w:hAnsi="Consolas" w:cs="Consolas"/>
                                <w:noProof/>
                                <w:sz w:val="16"/>
                                <w:szCs w:val="16"/>
                              </w:rPr>
                            </w:pPr>
                          </w:p>
                          <w:p w14:paraId="62A67549"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0)</w:t>
                            </w:r>
                          </w:p>
                          <w:p w14:paraId="26EE69DB"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 commit_changes(self, random):</w:t>
                            </w:r>
                          </w:p>
                          <w:p w14:paraId="235FC576"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while True:</w:t>
                            </w:r>
                          </w:p>
                          <w:p w14:paraId="2C26FD9C"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try:</w:t>
                            </w:r>
                          </w:p>
                          <w:p w14:paraId="6EDC16EC"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commit()</w:t>
                            </w:r>
                          </w:p>
                          <w:p w14:paraId="0C683FFE"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update(random)</w:t>
                            </w:r>
                          </w:p>
                          <w:p w14:paraId="166BA81A"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break</w:t>
                            </w:r>
                          </w:p>
                          <w:p w14:paraId="3B1CA318"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except CentralisedVCSException:</w:t>
                            </w:r>
                          </w:p>
                          <w:p w14:paraId="54A9ABA8"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update(random)</w:t>
                            </w:r>
                          </w:p>
                          <w:p w14:paraId="0C2B2101"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for conflict in self.centralised_vcs_client.conflicts:</w:t>
                            </w:r>
                          </w:p>
                          <w:p w14:paraId="6D9DD616"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resolve(conflict, random)</w:t>
                            </w:r>
                          </w:p>
                          <w:p w14:paraId="5B2B0912" w14:textId="77777777" w:rsidR="0019109E" w:rsidRPr="004B777B" w:rsidRDefault="0019109E" w:rsidP="007D7F29">
                            <w:pPr>
                              <w:spacing w:after="0"/>
                              <w:rPr>
                                <w:rFonts w:ascii="Consolas" w:hAnsi="Consolas" w:cs="Consolas"/>
                                <w:noProof/>
                                <w:sz w:val="16"/>
                                <w:szCs w:val="16"/>
                              </w:rPr>
                            </w:pPr>
                          </w:p>
                          <w:p w14:paraId="1D07D3C7"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0)</w:t>
                            </w:r>
                          </w:p>
                          <w:p w14:paraId="505443C5"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 checkout(self):</w:t>
                            </w:r>
                          </w:p>
                          <w:p w14:paraId="4BB8CB89"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 = self.centralised_vcs_server.checkout()</w:t>
                            </w:r>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65.6pt;height:24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">
                <v:textbox>
                  <w:txbxContent>
                    <w:p w14:paraId="334B0B3E"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class ChangeManagement(object):</w:t>
                      </w:r>
                    </w:p>
                    <w:p w14:paraId="60FB1C3E" w14:textId="77777777" w:rsidR="0019109E" w:rsidRPr="004B777B" w:rsidRDefault="0019109E" w:rsidP="007D7F29">
                      <w:pPr>
                        <w:spacing w:after="0"/>
                        <w:rPr>
                          <w:rFonts w:ascii="Consolas" w:hAnsi="Consolas" w:cs="Consolas"/>
                          <w:noProof/>
                          <w:sz w:val="16"/>
                          <w:szCs w:val="16"/>
                        </w:rPr>
                      </w:pPr>
                    </w:p>
                    <w:p w14:paraId="2B60AE48" w14:textId="7B60147D"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 __init__(self, centralised_vcs_server):</w:t>
                      </w:r>
                    </w:p>
                    <w:p w14:paraId="370AD128"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server = centralised_vcs_server</w:t>
                      </w:r>
                    </w:p>
                    <w:p w14:paraId="3506AC92"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 = None</w:t>
                      </w:r>
                    </w:p>
                    <w:p w14:paraId="5C1729FD" w14:textId="77777777" w:rsidR="0019109E" w:rsidRPr="004B777B" w:rsidRDefault="0019109E" w:rsidP="007D7F29">
                      <w:pPr>
                        <w:spacing w:after="0"/>
                        <w:rPr>
                          <w:rFonts w:ascii="Consolas" w:hAnsi="Consolas" w:cs="Consolas"/>
                          <w:noProof/>
                          <w:sz w:val="16"/>
                          <w:szCs w:val="16"/>
                        </w:rPr>
                      </w:pPr>
                    </w:p>
                    <w:p w14:paraId="7FB2BDA7"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1)</w:t>
                      </w:r>
                    </w:p>
                    <w:p w14:paraId="07229B58"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 resolve(self, conflict, random):</w:t>
                      </w:r>
                    </w:p>
                    <w:p w14:paraId="55AE3331"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resolve(conflict, random)</w:t>
                      </w:r>
                    </w:p>
                    <w:p w14:paraId="16EECFCC" w14:textId="77777777" w:rsidR="0019109E" w:rsidRPr="004B777B" w:rsidRDefault="0019109E" w:rsidP="007D7F29">
                      <w:pPr>
                        <w:spacing w:after="0"/>
                        <w:rPr>
                          <w:rFonts w:ascii="Consolas" w:hAnsi="Consolas" w:cs="Consolas"/>
                          <w:noProof/>
                          <w:sz w:val="16"/>
                          <w:szCs w:val="16"/>
                        </w:rPr>
                      </w:pPr>
                    </w:p>
                    <w:p w14:paraId="62A67549"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0)</w:t>
                      </w:r>
                    </w:p>
                    <w:p w14:paraId="26EE69DB"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 commit_changes(self, random):</w:t>
                      </w:r>
                    </w:p>
                    <w:p w14:paraId="235FC576"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while True:</w:t>
                      </w:r>
                    </w:p>
                    <w:p w14:paraId="2C26FD9C"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try:</w:t>
                      </w:r>
                    </w:p>
                    <w:p w14:paraId="6EDC16EC"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commit()</w:t>
                      </w:r>
                    </w:p>
                    <w:p w14:paraId="0C683FFE"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update(random)</w:t>
                      </w:r>
                    </w:p>
                    <w:p w14:paraId="166BA81A"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break</w:t>
                      </w:r>
                    </w:p>
                    <w:p w14:paraId="3B1CA318"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except CentralisedVCSException:</w:t>
                      </w:r>
                    </w:p>
                    <w:p w14:paraId="54A9ABA8"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update(random)</w:t>
                      </w:r>
                    </w:p>
                    <w:p w14:paraId="0C2B2101"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for conflict in self.centralised_vcs_client.conflicts:</w:t>
                      </w:r>
                    </w:p>
                    <w:p w14:paraId="6D9DD616"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resolve(conflict, random)</w:t>
                      </w:r>
                    </w:p>
                    <w:p w14:paraId="5B2B0912" w14:textId="77777777" w:rsidR="0019109E" w:rsidRPr="004B777B" w:rsidRDefault="0019109E" w:rsidP="007D7F29">
                      <w:pPr>
                        <w:spacing w:after="0"/>
                        <w:rPr>
                          <w:rFonts w:ascii="Consolas" w:hAnsi="Consolas" w:cs="Consolas"/>
                          <w:noProof/>
                          <w:sz w:val="16"/>
                          <w:szCs w:val="16"/>
                        </w:rPr>
                      </w:pPr>
                    </w:p>
                    <w:p w14:paraId="1D07D3C7"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0)</w:t>
                      </w:r>
                    </w:p>
                    <w:p w14:paraId="505443C5"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 checkout(self):</w:t>
                      </w:r>
                    </w:p>
                    <w:p w14:paraId="4BB8CB89"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 = self.centralised_vcs_server.checkout()</w:t>
                      </w:r>
                    </w:p>
                  </w:txbxContent>
                </v:textbox>
                <w10:anchorlock/>
              </v:shape>
            </w:pict>
          </mc:Fallback>
        </mc:AlternateContent>
      </w:r>
    </w:p>
    <w:p w14:paraId="41AF31B3" w14:textId="77777777" w:rsidR="007D7F29" w:rsidRDefault="007D7F29" w:rsidP="007D7F29">
      <w:pPr>
        <w:pStyle w:val="Caption"/>
      </w:pPr>
      <w:r>
        <w:t xml:space="preserve">Figure </w:t>
      </w:r>
      <w:fldSimple w:instr=" SEQ Figure \* ARABIC ">
        <w:r w:rsidR="00F71A86">
          <w:rPr>
            <w:noProof/>
          </w:rPr>
          <w:t>2</w:t>
        </w:r>
      </w:fldSimple>
      <w:r w:rsidRPr="00E544D2">
        <w:t xml:space="preserve"> Python Code for Change Management Workflow</w:t>
      </w:r>
    </w:p>
    <w:p w14:paraId="6D9AA50C" w14:textId="4FC6EFC2" w:rsidR="005E7142" w:rsidRDefault="005E7142" w:rsidP="00BC4097">
      <w:r>
        <w:t>Further workflows were implemented for</w:t>
      </w:r>
      <w:r w:rsidR="0002070C">
        <w:t xml:space="preserve"> </w:t>
      </w:r>
      <w:r w:rsidR="00315147">
        <w:t>common software development activities</w:t>
      </w:r>
      <w:r w:rsidR="0002070C">
        <w:t>:</w:t>
      </w:r>
      <w:r>
        <w:t xml:space="preserve"> the</w:t>
      </w:r>
      <w:r w:rsidR="00315147">
        <w:t xml:space="preserve"> S</w:t>
      </w:r>
      <w:r w:rsidR="0038183C">
        <w:t xml:space="preserve">pecification </w:t>
      </w:r>
      <w:r w:rsidR="0002070C">
        <w:t>and</w:t>
      </w:r>
      <w:r w:rsidR="00986FCE">
        <w:t xml:space="preserve"> </w:t>
      </w:r>
      <w:r w:rsidR="00315147">
        <w:t>I</w:t>
      </w:r>
      <w:r w:rsidR="0038183C">
        <w:t>mplementation of features</w:t>
      </w:r>
      <w:r w:rsidR="0002070C">
        <w:t xml:space="preserve"> in the system</w:t>
      </w:r>
      <w:r w:rsidR="0038183C">
        <w:t xml:space="preserve">; </w:t>
      </w:r>
      <w:r w:rsidR="00315147">
        <w:t>Testing</w:t>
      </w:r>
      <w:r w:rsidR="0002070C">
        <w:t>;</w:t>
      </w:r>
      <w:r w:rsidR="0038183C">
        <w:t xml:space="preserve"> </w:t>
      </w:r>
      <w:r w:rsidR="00315147">
        <w:t>Debugging and Refactoring (reducing dependencies)</w:t>
      </w:r>
      <w:r w:rsidR="0038183C">
        <w:t xml:space="preserve">.  </w:t>
      </w:r>
      <w:r w:rsidR="00BC4097">
        <w:t>Since w</w:t>
      </w:r>
      <w:r w:rsidR="0038183C">
        <w:t>orkflows</w:t>
      </w:r>
      <w:r w:rsidR="00BC4097">
        <w:t xml:space="preserve"> are modular they</w:t>
      </w:r>
      <w:r w:rsidR="0038183C">
        <w:t xml:space="preserve"> can a</w:t>
      </w:r>
      <w:r w:rsidR="00BC4097">
        <w:t xml:space="preserve">lso be </w:t>
      </w:r>
      <w:r w:rsidR="002F3AD1">
        <w:t>organized</w:t>
      </w:r>
      <w:r w:rsidR="00BC4097">
        <w:t xml:space="preserve"> hierarc</w:t>
      </w:r>
      <w:r>
        <w:t xml:space="preserve">hically, so </w:t>
      </w:r>
      <w:r w:rsidR="0002070C">
        <w:t xml:space="preserve">the new workflows make use of the change management workflow, rather than needing to do re-implement change management for each </w:t>
      </w:r>
      <w:r w:rsidR="00AE48E7">
        <w:t xml:space="preserve">aspect of development.  </w:t>
      </w:r>
      <w:r w:rsidR="007D7F29">
        <w:t>Figure 3</w:t>
      </w:r>
      <w:r w:rsidR="0002070C">
        <w:t xml:space="preserve"> shows how this modularity is implemented for the debugging workflow.</w:t>
      </w:r>
    </w:p>
    <w:p w14:paraId="6D84EFD9" w14:textId="20FD5FA5" w:rsidR="00BC4097" w:rsidRDefault="00BC4097" w:rsidP="00BC4097">
      <w:r>
        <w:t>F</w:t>
      </w:r>
      <w:r w:rsidR="0038183C">
        <w:t>or example, the workflows for modifying</w:t>
      </w:r>
      <w:r>
        <w:t xml:space="preserve"> the structure of a software system (for adding chunks or tests and so on) depend on the change management workflow </w:t>
      </w:r>
      <w:r w:rsidR="0038183C">
        <w:t xml:space="preserve">in order to coordinate </w:t>
      </w:r>
      <w:r>
        <w:t xml:space="preserve">the distribution of </w:t>
      </w:r>
      <w:r w:rsidR="0038183C">
        <w:t xml:space="preserve">changes within a team.  </w:t>
      </w:r>
    </w:p>
    <w:p w14:paraId="7B65511E" w14:textId="69C6F94B" w:rsidR="00AE48E7" w:rsidRDefault="00AE48E7" w:rsidP="00BC4097">
      <w:r>
        <w:t>Two furthe</w:t>
      </w:r>
      <w:r w:rsidR="00315147">
        <w:t>r workflows, W</w:t>
      </w:r>
      <w:r w:rsidR="00206416">
        <w:t xml:space="preserve">aterfall and </w:t>
      </w:r>
      <w:r w:rsidR="00315147">
        <w:t>Test Driven D</w:t>
      </w:r>
      <w:r w:rsidR="00206416">
        <w:t>evelopment</w:t>
      </w:r>
      <w:r w:rsidR="00315147">
        <w:t xml:space="preserve"> (TDD)</w:t>
      </w:r>
      <w:r w:rsidR="00206416">
        <w:t xml:space="preserve"> were implemented to investigate the performance of different</w:t>
      </w:r>
      <w:r w:rsidR="00370ECB">
        <w:t xml:space="preserve"> team based</w:t>
      </w:r>
      <w:r w:rsidR="00206416">
        <w:t xml:space="preserve"> software development </w:t>
      </w:r>
      <w:r w:rsidR="006E64F8">
        <w:t>lifecycles (SDLC)</w:t>
      </w:r>
      <w:r w:rsidR="00206416">
        <w:t xml:space="preserve"> when subject to </w:t>
      </w:r>
      <w:r w:rsidR="006E64F8">
        <w:t>variable behavior.  The W</w:t>
      </w:r>
      <w:r w:rsidR="00206416">
        <w:t xml:space="preserve">aterfall </w:t>
      </w:r>
      <w:r w:rsidR="006E64F8">
        <w:t>SDLC</w:t>
      </w:r>
      <w:r w:rsidR="00206416">
        <w:t xml:space="preserve"> </w:t>
      </w:r>
      <w:r w:rsidR="00C44B3F">
        <w:t xml:space="preserve"> </w:t>
      </w:r>
      <w:r w:rsidR="00370ECB">
        <w:fldChar w:fldCharType="begin" w:fldLock="1"/>
      </w:r>
      <w:r w:rsidR="00370ECB">
        <w:instrText>ADDIN CSL_CITATION { "citationItems" : [ { "id" : "ITEM-1", "itemData" : { "author" : [ { "dropping-particle" : "", "family" : "Benington", "given" : "Herbert D", "non-dropping-particle" : "", "parse-names" : false, "suffix" : "" } ], "container-title" : "Annals of the History of Computing", "id" : "ITEM-1", "issue" : "4", "issued" : { "date-parts" : [ [ "1983", "10" ] ] }, "page" : "350-361", "title" : "Production of Large Computer Programs", "type" : "article-journal", "volume" : "5" }, "uris" : [ "http://www.mendeley.com/documents/?uuid=fe4aeeec-811c-414f-ae98-b7793c0b7855" ] } ], "mendeley" : { "formattedCitation" : "(Benington 1983)", "plainTextFormattedCitation" : "(Benington 1983)", "previouslyFormattedCitation" : "(Benington 1983)" }, "properties" : { "noteIndex" : 0 }, "schema" : "https://github.com/citation-style-language/schema/raw/master/csl-citation.json" }</w:instrText>
      </w:r>
      <w:r w:rsidR="00370ECB">
        <w:fldChar w:fldCharType="separate"/>
      </w:r>
      <w:r w:rsidR="00370ECB" w:rsidRPr="00370ECB">
        <w:rPr>
          <w:noProof/>
        </w:rPr>
        <w:t>(Benington 1983)</w:t>
      </w:r>
      <w:r w:rsidR="00370ECB">
        <w:fldChar w:fldCharType="end"/>
      </w:r>
      <w:r w:rsidR="00370ECB">
        <w:t xml:space="preserve">  describes a </w:t>
      </w:r>
      <w:r w:rsidR="00400839">
        <w:t xml:space="preserve">linear </w:t>
      </w:r>
      <w:r w:rsidR="00370ECB">
        <w:t xml:space="preserve">staged approach to system development, in which specification of all features is followed by system implementation, testing, debugging, refactoring and </w:t>
      </w:r>
      <w:r w:rsidR="006E64F8">
        <w:t>final deployment.  Conversely, TDD</w:t>
      </w:r>
      <w:r w:rsidR="00370ECB">
        <w:t xml:space="preserve"> </w:t>
      </w:r>
      <w:r w:rsidR="00370ECB">
        <w:fldChar w:fldCharType="begin" w:fldLock="1"/>
      </w:r>
      <w:r w:rsidR="00D074DE">
        <w:instrText>ADDIN CSL_CITATION { "citationItems" : [ { "id" : "ITEM-1", "itemData" : { "author" : [ { "dropping-particle" : "", "family" : "Beck", "given" : "Kent", "non-dropping-particle" : "", "parse-names" : false, "suffix" : "" } ], "collection-title" : "Signature", "id" : "ITEM-1", "issued" : { "date-parts" : [ [ "2002", "11" ] ] }, "publisher" : "Addison Wesley", "title" : "Test Driven Development by Example", "type" : "book" }, "uris" : [ "http://www.mendeley.com/documents/?uuid=f15b7052-ad5d-47b8-ac6b-f5e66546074b" ] } ], "mendeley" : { "formattedCitation" : "(Beck 2002)", "plainTextFormattedCitation" : "(Beck 2002)", "previouslyFormattedCitation" : "(Beck 2002)" }, "properties" : { "noteIndex" : 0 }, "schema" : "https://github.com/citation-style-language/schema/raw/master/csl-citation.json" }</w:instrText>
      </w:r>
      <w:r w:rsidR="00370ECB">
        <w:fldChar w:fldCharType="separate"/>
      </w:r>
      <w:r w:rsidR="00370ECB" w:rsidRPr="00370ECB">
        <w:rPr>
          <w:noProof/>
        </w:rPr>
        <w:t>(Beck 2002)</w:t>
      </w:r>
      <w:r w:rsidR="00370ECB">
        <w:fldChar w:fldCharType="end"/>
      </w:r>
      <w:r w:rsidR="00370ECB">
        <w:t xml:space="preserve"> prescribes the definition of tests for each feature, before proceeding to implementation and </w:t>
      </w:r>
      <w:r w:rsidR="004E2CE0">
        <w:t>refactoring.  Advocates of TDD</w:t>
      </w:r>
      <w:r w:rsidR="00370ECB">
        <w:t xml:space="preserve"> argue that such an approach results in software that is delivered quicker and of higher quality because tests are explicitly linked to the specification and features are not committed without a passing test suite.</w:t>
      </w:r>
    </w:p>
    <w:p w14:paraId="603E005C" w14:textId="77777777" w:rsidR="007D7F29" w:rsidRDefault="007D7F29" w:rsidP="007D7F29">
      <w:pPr>
        <w:pStyle w:val="Heading2"/>
      </w:pPr>
      <w:r>
        <w:rPr>
          <w:noProof/>
          <w:lang w:val="en-GB" w:eastAsia="en-GB"/>
        </w:rPr>
        <w:lastRenderedPageBreak/>
        <mc:AlternateContent>
          <mc:Choice Requires="wps">
            <w:drawing>
              <wp:inline distT="0" distB="0" distL="0" distR="0" wp14:anchorId="420CC867" wp14:editId="56600FAA">
                <wp:extent cx="5935980" cy="3786505"/>
                <wp:effectExtent l="0" t="0" r="26670" b="2159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5980" cy="3786505"/>
                        </a:xfrm>
                        <a:prstGeom prst="rect">
                          <a:avLst/>
                        </a:prstGeom>
                        <a:solidFill>
                          <a:srgbClr val="FFFFFF"/>
                        </a:solidFill>
                        <a:ln w="9525">
                          <a:solidFill>
                            <a:srgbClr val="000000"/>
                          </a:solidFill>
                          <a:miter lim="800000"/>
                          <a:headEnd/>
                          <a:tailEnd/>
                        </a:ln>
                      </wps:spPr>
                      <wps:txbx>
                        <w:txbxContent>
                          <w:p w14:paraId="78E87534" w14:textId="3E45C1E0" w:rsidR="0019109E" w:rsidRPr="00624BBE" w:rsidRDefault="0019109E" w:rsidP="00525611">
                            <w:pPr>
                              <w:spacing w:after="0"/>
                              <w:rPr>
                                <w:rFonts w:ascii="Consolas" w:hAnsi="Consolas" w:cs="Consolas"/>
                                <w:noProof/>
                                <w:sz w:val="16"/>
                                <w:szCs w:val="16"/>
                              </w:rPr>
                            </w:pPr>
                            <w:r>
                              <w:rPr>
                                <w:rFonts w:ascii="Consolas" w:hAnsi="Consolas" w:cs="Consolas"/>
                                <w:sz w:val="16"/>
                                <w:szCs w:val="16"/>
                              </w:rPr>
                              <w:t xml:space="preserve"> </w:t>
                            </w:r>
                            <w:r w:rsidRPr="00624BBE">
                              <w:rPr>
                                <w:rFonts w:ascii="Consolas" w:hAnsi="Consolas" w:cs="Consolas"/>
                                <w:noProof/>
                                <w:sz w:val="16"/>
                                <w:szCs w:val="16"/>
                              </w:rPr>
                              <w:t>class Implementation(object):</w:t>
                            </w:r>
                          </w:p>
                          <w:p w14:paraId="19E9559F" w14:textId="77777777" w:rsidR="0019109E" w:rsidRPr="00624BBE" w:rsidRDefault="0019109E" w:rsidP="00525611">
                            <w:pPr>
                              <w:spacing w:after="0"/>
                              <w:rPr>
                                <w:rFonts w:ascii="Consolas" w:hAnsi="Consolas" w:cs="Consolas"/>
                                <w:noProof/>
                                <w:sz w:val="16"/>
                                <w:szCs w:val="16"/>
                              </w:rPr>
                            </w:pPr>
                          </w:p>
                          <w:p w14:paraId="2786859C"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 __init__(self, change_management):</w:t>
                            </w:r>
                          </w:p>
                          <w:p w14:paraId="6EC08B22"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 = change_management</w:t>
                            </w:r>
                          </w:p>
                          <w:p w14:paraId="6BA692E8" w14:textId="77777777" w:rsidR="0019109E" w:rsidRPr="00624BBE" w:rsidRDefault="0019109E" w:rsidP="00525611">
                            <w:pPr>
                              <w:spacing w:after="0"/>
                              <w:rPr>
                                <w:rFonts w:ascii="Consolas" w:hAnsi="Consolas" w:cs="Consolas"/>
                                <w:noProof/>
                                <w:sz w:val="16"/>
                                <w:szCs w:val="16"/>
                              </w:rPr>
                            </w:pPr>
                          </w:p>
                          <w:p w14:paraId="705EBC59"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1)</w:t>
                            </w:r>
                          </w:p>
                          <w:p w14:paraId="7D6C9C16"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 add_chunk(self, chunk_logical_name, feature, random):</w:t>
                            </w:r>
                          </w:p>
                          <w:p w14:paraId="4AACFEA3"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feature.extend(chunk_logical_name, random)</w:t>
                            </w:r>
                          </w:p>
                          <w:p w14:paraId="69B19CC9" w14:textId="77777777" w:rsidR="0019109E" w:rsidRPr="00624BBE" w:rsidRDefault="0019109E" w:rsidP="00525611">
                            <w:pPr>
                              <w:spacing w:after="0"/>
                              <w:rPr>
                                <w:rFonts w:ascii="Consolas" w:hAnsi="Consolas" w:cs="Consolas"/>
                                <w:noProof/>
                                <w:sz w:val="16"/>
                                <w:szCs w:val="16"/>
                              </w:rPr>
                            </w:pPr>
                          </w:p>
                          <w:p w14:paraId="5DD8C899"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w:t>
                            </w:r>
                          </w:p>
                          <w:p w14:paraId="3BFBB775" w14:textId="36FE9449"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 implement_feature(self, logical_name, random):</w:t>
                            </w:r>
                          </w:p>
                          <w:p w14:paraId="42B9C49E"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heckout()</w:t>
                            </w:r>
                          </w:p>
                          <w:p w14:paraId="6BB8B551" w14:textId="77777777" w:rsidR="0019109E" w:rsidRPr="00624BBE" w:rsidRDefault="0019109E" w:rsidP="00525611">
                            <w:pPr>
                              <w:spacing w:after="0"/>
                              <w:rPr>
                                <w:rFonts w:ascii="Consolas" w:hAnsi="Consolas" w:cs="Consolas"/>
                                <w:noProof/>
                                <w:sz w:val="16"/>
                                <w:szCs w:val="16"/>
                              </w:rPr>
                            </w:pPr>
                          </w:p>
                          <w:p w14:paraId="6DCDABA4" w14:textId="7BF83040" w:rsidR="0019109E" w:rsidRPr="00624BBE" w:rsidRDefault="0019109E" w:rsidP="005E611A">
                            <w:pPr>
                              <w:spacing w:after="0"/>
                              <w:rPr>
                                <w:rFonts w:ascii="Consolas" w:hAnsi="Consolas" w:cs="Consolas"/>
                                <w:noProof/>
                                <w:sz w:val="16"/>
                                <w:szCs w:val="16"/>
                              </w:rPr>
                            </w:pPr>
                            <w:r w:rsidRPr="00624BBE">
                              <w:rPr>
                                <w:rFonts w:ascii="Consolas" w:hAnsi="Consolas" w:cs="Consolas"/>
                                <w:noProof/>
                                <w:sz w:val="16"/>
                                <w:szCs w:val="16"/>
                              </w:rPr>
                              <w:t xml:space="preserve">        feature = self.change_management.centralised_vcs_client.working_copy.get_feature(logical_name)</w:t>
                            </w:r>
                          </w:p>
                          <w:p w14:paraId="063EAA3E" w14:textId="77777777" w:rsidR="0019109E" w:rsidRPr="00624BBE" w:rsidRDefault="0019109E" w:rsidP="00525611">
                            <w:pPr>
                              <w:spacing w:after="0"/>
                              <w:rPr>
                                <w:rFonts w:ascii="Consolas" w:hAnsi="Consolas" w:cs="Consolas"/>
                                <w:noProof/>
                                <w:sz w:val="16"/>
                                <w:szCs w:val="16"/>
                              </w:rPr>
                            </w:pPr>
                          </w:p>
                          <w:p w14:paraId="2D15C326"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while not feature.is_implemented:</w:t>
                            </w:r>
                          </w:p>
                          <w:p w14:paraId="36EC4C3E"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add_chunk(len(feature.chunks), feature, random)</w:t>
                            </w:r>
                          </w:p>
                          <w:p w14:paraId="2235AC49"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ommit_changes(random)</w:t>
                            </w:r>
                          </w:p>
                          <w:p w14:paraId="001F241F" w14:textId="77777777" w:rsidR="0019109E" w:rsidRPr="00624BBE" w:rsidRDefault="0019109E" w:rsidP="00525611">
                            <w:pPr>
                              <w:spacing w:after="0"/>
                              <w:rPr>
                                <w:rFonts w:ascii="Consolas" w:hAnsi="Consolas" w:cs="Consolas"/>
                                <w:noProof/>
                                <w:sz w:val="16"/>
                                <w:szCs w:val="16"/>
                              </w:rPr>
                            </w:pPr>
                          </w:p>
                          <w:p w14:paraId="45B96432"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w:t>
                            </w:r>
                          </w:p>
                          <w:p w14:paraId="305A5D1F" w14:textId="3DB07ED5"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 implement_system(self, random):</w:t>
                            </w:r>
                          </w:p>
                          <w:p w14:paraId="15B3336C"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heckout()</w:t>
                            </w:r>
                          </w:p>
                          <w:p w14:paraId="16C882D0" w14:textId="77777777" w:rsidR="0019109E" w:rsidRPr="00624BBE" w:rsidRDefault="0019109E" w:rsidP="00525611">
                            <w:pPr>
                              <w:spacing w:after="0"/>
                              <w:rPr>
                                <w:rFonts w:ascii="Consolas" w:hAnsi="Consolas" w:cs="Consolas"/>
                                <w:noProof/>
                                <w:sz w:val="16"/>
                                <w:szCs w:val="16"/>
                              </w:rPr>
                            </w:pPr>
                          </w:p>
                          <w:p w14:paraId="254F3178"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for feature in self.change_management.centralised_vcs_client.working_copy.features:</w:t>
                            </w:r>
                          </w:p>
                          <w:p w14:paraId="6A297C24"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implement_feature(feature, random)</w:t>
                            </w:r>
                          </w:p>
                        </w:txbxContent>
                      </wps:txbx>
                      <wps:bodyPr rot="0" vert="horz" wrap="square" lIns="91440" tIns="45720" rIns="91440" bIns="45720" anchor="t" anchorCtr="0">
                        <a:spAutoFit/>
                      </wps:bodyPr>
                    </wps:wsp>
                  </a:graphicData>
                </a:graphic>
              </wp:inline>
            </w:drawing>
          </mc:Choice>
          <mc:Fallback>
            <w:pict>
              <v:shape id="_x0000_s1027" type="#_x0000_t202" style="width:467.4pt;height:29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">
                <v:textbox style="mso-fit-shape-to-text:t">
                  <w:txbxContent>
                    <w:p w14:paraId="78E87534" w14:textId="3E45C1E0" w:rsidR="0019109E" w:rsidRPr="00624BBE" w:rsidRDefault="0019109E" w:rsidP="00525611">
                      <w:pPr>
                        <w:spacing w:after="0"/>
                        <w:rPr>
                          <w:rFonts w:ascii="Consolas" w:hAnsi="Consolas" w:cs="Consolas"/>
                          <w:noProof/>
                          <w:sz w:val="16"/>
                          <w:szCs w:val="16"/>
                        </w:rPr>
                      </w:pPr>
                      <w:r>
                        <w:rPr>
                          <w:rFonts w:ascii="Consolas" w:hAnsi="Consolas" w:cs="Consolas"/>
                          <w:sz w:val="16"/>
                          <w:szCs w:val="16"/>
                        </w:rPr>
                        <w:t xml:space="preserve"> </w:t>
                      </w:r>
                      <w:r w:rsidRPr="00624BBE">
                        <w:rPr>
                          <w:rFonts w:ascii="Consolas" w:hAnsi="Consolas" w:cs="Consolas"/>
                          <w:noProof/>
                          <w:sz w:val="16"/>
                          <w:szCs w:val="16"/>
                        </w:rPr>
                        <w:t>class Implementation(object):</w:t>
                      </w:r>
                    </w:p>
                    <w:p w14:paraId="19E9559F" w14:textId="77777777" w:rsidR="0019109E" w:rsidRPr="00624BBE" w:rsidRDefault="0019109E" w:rsidP="00525611">
                      <w:pPr>
                        <w:spacing w:after="0"/>
                        <w:rPr>
                          <w:rFonts w:ascii="Consolas" w:hAnsi="Consolas" w:cs="Consolas"/>
                          <w:noProof/>
                          <w:sz w:val="16"/>
                          <w:szCs w:val="16"/>
                        </w:rPr>
                      </w:pPr>
                    </w:p>
                    <w:p w14:paraId="2786859C"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 __init__(self, change_management):</w:t>
                      </w:r>
                    </w:p>
                    <w:p w14:paraId="6EC08B22"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 = change_management</w:t>
                      </w:r>
                    </w:p>
                    <w:p w14:paraId="6BA692E8" w14:textId="77777777" w:rsidR="0019109E" w:rsidRPr="00624BBE" w:rsidRDefault="0019109E" w:rsidP="00525611">
                      <w:pPr>
                        <w:spacing w:after="0"/>
                        <w:rPr>
                          <w:rFonts w:ascii="Consolas" w:hAnsi="Consolas" w:cs="Consolas"/>
                          <w:noProof/>
                          <w:sz w:val="16"/>
                          <w:szCs w:val="16"/>
                        </w:rPr>
                      </w:pPr>
                    </w:p>
                    <w:p w14:paraId="705EBC59"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1)</w:t>
                      </w:r>
                    </w:p>
                    <w:p w14:paraId="7D6C9C16"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 add_chunk(self, chunk_logical_name, feature, random):</w:t>
                      </w:r>
                    </w:p>
                    <w:p w14:paraId="4AACFEA3"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feature.extend(chunk_logical_name, random)</w:t>
                      </w:r>
                    </w:p>
                    <w:p w14:paraId="69B19CC9" w14:textId="77777777" w:rsidR="0019109E" w:rsidRPr="00624BBE" w:rsidRDefault="0019109E" w:rsidP="00525611">
                      <w:pPr>
                        <w:spacing w:after="0"/>
                        <w:rPr>
                          <w:rFonts w:ascii="Consolas" w:hAnsi="Consolas" w:cs="Consolas"/>
                          <w:noProof/>
                          <w:sz w:val="16"/>
                          <w:szCs w:val="16"/>
                        </w:rPr>
                      </w:pPr>
                    </w:p>
                    <w:p w14:paraId="5DD8C899"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w:t>
                      </w:r>
                    </w:p>
                    <w:p w14:paraId="3BFBB775" w14:textId="36FE9449"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 implement_feature(self, logical_name, random):</w:t>
                      </w:r>
                    </w:p>
                    <w:p w14:paraId="42B9C49E"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heckout()</w:t>
                      </w:r>
                    </w:p>
                    <w:p w14:paraId="6BB8B551" w14:textId="77777777" w:rsidR="0019109E" w:rsidRPr="00624BBE" w:rsidRDefault="0019109E" w:rsidP="00525611">
                      <w:pPr>
                        <w:spacing w:after="0"/>
                        <w:rPr>
                          <w:rFonts w:ascii="Consolas" w:hAnsi="Consolas" w:cs="Consolas"/>
                          <w:noProof/>
                          <w:sz w:val="16"/>
                          <w:szCs w:val="16"/>
                        </w:rPr>
                      </w:pPr>
                    </w:p>
                    <w:p w14:paraId="6DCDABA4" w14:textId="7BF83040" w:rsidR="0019109E" w:rsidRPr="00624BBE" w:rsidRDefault="0019109E" w:rsidP="005E611A">
                      <w:pPr>
                        <w:spacing w:after="0"/>
                        <w:rPr>
                          <w:rFonts w:ascii="Consolas" w:hAnsi="Consolas" w:cs="Consolas"/>
                          <w:noProof/>
                          <w:sz w:val="16"/>
                          <w:szCs w:val="16"/>
                        </w:rPr>
                      </w:pPr>
                      <w:r w:rsidRPr="00624BBE">
                        <w:rPr>
                          <w:rFonts w:ascii="Consolas" w:hAnsi="Consolas" w:cs="Consolas"/>
                          <w:noProof/>
                          <w:sz w:val="16"/>
                          <w:szCs w:val="16"/>
                        </w:rPr>
                        <w:t xml:space="preserve">        feature = self.change_management.centralised_vcs_client.working_copy.get_feature(logical_name)</w:t>
                      </w:r>
                    </w:p>
                    <w:p w14:paraId="063EAA3E" w14:textId="77777777" w:rsidR="0019109E" w:rsidRPr="00624BBE" w:rsidRDefault="0019109E" w:rsidP="00525611">
                      <w:pPr>
                        <w:spacing w:after="0"/>
                        <w:rPr>
                          <w:rFonts w:ascii="Consolas" w:hAnsi="Consolas" w:cs="Consolas"/>
                          <w:noProof/>
                          <w:sz w:val="16"/>
                          <w:szCs w:val="16"/>
                        </w:rPr>
                      </w:pPr>
                    </w:p>
                    <w:p w14:paraId="2D15C326"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while not feature.is_implemented:</w:t>
                      </w:r>
                    </w:p>
                    <w:p w14:paraId="36EC4C3E"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add_chunk(len(feature.chunks), feature, random)</w:t>
                      </w:r>
                    </w:p>
                    <w:p w14:paraId="2235AC49"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ommit_changes(random)</w:t>
                      </w:r>
                    </w:p>
                    <w:p w14:paraId="001F241F" w14:textId="77777777" w:rsidR="0019109E" w:rsidRPr="00624BBE" w:rsidRDefault="0019109E" w:rsidP="00525611">
                      <w:pPr>
                        <w:spacing w:after="0"/>
                        <w:rPr>
                          <w:rFonts w:ascii="Consolas" w:hAnsi="Consolas" w:cs="Consolas"/>
                          <w:noProof/>
                          <w:sz w:val="16"/>
                          <w:szCs w:val="16"/>
                        </w:rPr>
                      </w:pPr>
                    </w:p>
                    <w:p w14:paraId="45B96432"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w:t>
                      </w:r>
                    </w:p>
                    <w:p w14:paraId="305A5D1F" w14:textId="3DB07ED5"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 implement_system(self, random):</w:t>
                      </w:r>
                    </w:p>
                    <w:p w14:paraId="15B3336C"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heckout()</w:t>
                      </w:r>
                    </w:p>
                    <w:p w14:paraId="16C882D0" w14:textId="77777777" w:rsidR="0019109E" w:rsidRPr="00624BBE" w:rsidRDefault="0019109E" w:rsidP="00525611">
                      <w:pPr>
                        <w:spacing w:after="0"/>
                        <w:rPr>
                          <w:rFonts w:ascii="Consolas" w:hAnsi="Consolas" w:cs="Consolas"/>
                          <w:noProof/>
                          <w:sz w:val="16"/>
                          <w:szCs w:val="16"/>
                        </w:rPr>
                      </w:pPr>
                    </w:p>
                    <w:p w14:paraId="254F3178"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for feature in self.change_management.centralised_vcs_client.working_copy.features:</w:t>
                      </w:r>
                    </w:p>
                    <w:p w14:paraId="6A297C24"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implement_feature(feature, random)</w:t>
                      </w:r>
                    </w:p>
                  </w:txbxContent>
                </v:textbox>
                <w10:anchorlock/>
              </v:shape>
            </w:pict>
          </mc:Fallback>
        </mc:AlternateContent>
      </w:r>
    </w:p>
    <w:p w14:paraId="45A0B58B" w14:textId="06C9638A" w:rsidR="007D7F29" w:rsidRDefault="007D7F29" w:rsidP="007D7F29">
      <w:pPr>
        <w:pStyle w:val="Caption"/>
      </w:pPr>
      <w:r>
        <w:t xml:space="preserve">Figure </w:t>
      </w:r>
      <w:fldSimple w:instr=" SEQ Figure \* ARABIC ">
        <w:r w:rsidR="00F71A86">
          <w:rPr>
            <w:noProof/>
          </w:rPr>
          <w:t>3</w:t>
        </w:r>
      </w:fldSimple>
      <w:r w:rsidRPr="007D7F29">
        <w:t xml:space="preserve"> Python code for Implementation </w:t>
      </w:r>
      <w:r w:rsidR="002F3AD1" w:rsidRPr="007D7F29">
        <w:t>Workflow</w:t>
      </w:r>
    </w:p>
    <w:p w14:paraId="0C5D1FB1" w14:textId="0B93AA0E" w:rsidR="00754480" w:rsidRDefault="00754480" w:rsidP="00754480">
      <w:pPr>
        <w:pStyle w:val="Heading2"/>
      </w:pPr>
      <w:r>
        <w:t>Simulation</w:t>
      </w:r>
      <w:r w:rsidR="00495D6B">
        <w:t xml:space="preserve"> of work</w:t>
      </w:r>
      <w:r>
        <w:t xml:space="preserve"> in </w:t>
      </w:r>
      <w:r w:rsidR="009C3756">
        <w:t>AGT_FWORK</w:t>
      </w:r>
    </w:p>
    <w:p w14:paraId="58E1D505" w14:textId="13BE562B" w:rsidR="001E0191" w:rsidRPr="001E0191" w:rsidRDefault="009C3756" w:rsidP="001E0191">
      <w:r>
        <w:t>AGT_FWORK</w:t>
      </w:r>
      <w:r w:rsidR="00CE6FD2">
        <w:t xml:space="preserve"> </w:t>
      </w:r>
      <w:r w:rsidR="00CF5665">
        <w:rPr>
          <w:i/>
        </w:rPr>
        <w:t>episodes (</w:t>
      </w:r>
      <w:r w:rsidR="00CE6FD2">
        <w:t>simulations</w:t>
      </w:r>
      <w:r w:rsidR="00CF5665">
        <w:t>)</w:t>
      </w:r>
      <w:r w:rsidR="00CE6FD2">
        <w:t xml:space="preserve"> proceed via the execution of tasks in workflows by actors.</w:t>
      </w:r>
      <w:r w:rsidR="001E0191">
        <w:t xml:space="preserve">  </w:t>
      </w:r>
      <w:r w:rsidR="00CF5665">
        <w:t xml:space="preserve">An episode </w:t>
      </w:r>
      <w:r w:rsidR="001E0191">
        <w:t>is</w:t>
      </w:r>
      <w:r w:rsidR="00C712BD">
        <w:t xml:space="preserve"> initiated by passing </w:t>
      </w:r>
      <w:r w:rsidR="00C712BD" w:rsidRPr="00C712BD">
        <w:rPr>
          <w:i/>
        </w:rPr>
        <w:t>directions</w:t>
      </w:r>
      <w:r w:rsidR="00C712BD">
        <w:t xml:space="preserve"> (an initial set of tasks) to the cast of actors.  These tasks are references to methods in workflow instances.  From the </w:t>
      </w:r>
      <w:r w:rsidR="002F3AD1">
        <w:t>initial directions</w:t>
      </w:r>
      <w:r w:rsidR="00C712BD">
        <w:t>, execution of a task may result in new workflow instances being created and tasks being passed to other actors.</w:t>
      </w:r>
      <w:r w:rsidR="001E0191">
        <w:t xml:space="preserve">  Also, the execution of one task in a workflow may result in other sub-tasks being initiated, so each actor maintains a trace of tasks executed during a simulation in a tree structure for later inspection.</w:t>
      </w:r>
    </w:p>
    <w:p w14:paraId="3F686314" w14:textId="79559D89" w:rsidR="00CA4EA4" w:rsidRDefault="001E0191" w:rsidP="003C58E2">
      <w:r>
        <w:t xml:space="preserve">The </w:t>
      </w:r>
      <w:r w:rsidR="009C3756">
        <w:t>AGT_FWORK</w:t>
      </w:r>
      <w:r>
        <w:t xml:space="preserve"> framework is designed for simulating socio-technical systems, and so provides for both the explicit representation of problem domain time</w:t>
      </w:r>
      <w:r w:rsidR="006F6090">
        <w:t xml:space="preserve"> </w:t>
      </w:r>
      <w:r w:rsidR="00400839">
        <w:t>for controlling task execution;</w:t>
      </w:r>
      <w:r>
        <w:t xml:space="preserve"> and concurrent execution of tasks by actors.  Each actor in the cast executes their tasks as a separate thread, but</w:t>
      </w:r>
      <w:r w:rsidR="00400839">
        <w:t xml:space="preserve"> synchronizes on a central clock that</w:t>
      </w:r>
      <w:r w:rsidR="003C58E2">
        <w:t xml:space="preserve"> measures time in discrete </w:t>
      </w:r>
      <w:r w:rsidR="003C58E2">
        <w:rPr>
          <w:i/>
        </w:rPr>
        <w:t>ticks</w:t>
      </w:r>
      <w:r w:rsidR="003C58E2">
        <w:t xml:space="preserve"> of domain specific precision.  Task execution proceeds without interruption in the </w:t>
      </w:r>
      <w:r w:rsidR="00CF5665">
        <w:t xml:space="preserve">episode </w:t>
      </w:r>
      <w:r w:rsidR="003C58E2">
        <w:t>until a task wi</w:t>
      </w:r>
      <w:r w:rsidR="00400839">
        <w:t>th</w:t>
      </w:r>
      <w:r w:rsidR="003C58E2">
        <w:t xml:space="preserve"> cost</w:t>
      </w:r>
      <w:r w:rsidR="00CF5665">
        <w:t xml:space="preserve"> greater than 0</w:t>
      </w:r>
      <w:r w:rsidR="003C58E2">
        <w:t xml:space="preserve"> is encountered.  Task costs are denoted using the </w:t>
      </w:r>
      <w:r w:rsidR="003C58E2" w:rsidRPr="00495D6B">
        <w:rPr>
          <w:rFonts w:ascii="Consolas" w:hAnsi="Consolas" w:cs="Consolas"/>
        </w:rPr>
        <w:t>@default_cost</w:t>
      </w:r>
      <w:r w:rsidR="003C58E2">
        <w:t xml:space="preserve"> decorator in a workflow as shown in Figures 2 and 3.   </w:t>
      </w:r>
      <w:r w:rsidR="00400839">
        <w:t>T</w:t>
      </w:r>
      <w:r w:rsidR="003C58E2">
        <w:t>he actor pauses execution of a task until sufficient ticks from the centralized clock have be</w:t>
      </w:r>
      <w:r w:rsidR="00400839">
        <w:t>en received and then resumes execution</w:t>
      </w:r>
      <w:r w:rsidR="003C58E2">
        <w:t>.</w:t>
      </w:r>
      <w:r w:rsidR="006F6090">
        <w:t xml:space="preserve">  This mechanism is implemented transparently with respect to workflow classes, easing the modeling burden for the user.</w:t>
      </w:r>
    </w:p>
    <w:p w14:paraId="2B7D4886" w14:textId="2EFB957D" w:rsidR="003C58E2" w:rsidRDefault="00CA4EA4" w:rsidP="003C58E2">
      <w:r>
        <w:t xml:space="preserve">The timing model is partly inspired by the work on timing and precision in socio-technical systems by Baxter et al. </w:t>
      </w:r>
      <w:r>
        <w:fldChar w:fldCharType="begin" w:fldLock="1"/>
      </w:r>
      <w:r w:rsidR="00962AD6">
        <w:instrText>ADDIN CSL_CITATION { "citationItems" : [ { "id" : "ITEM-1", "itemData" : { "author" : [ { "dropping-particle" : "", "family" : "Baxter", "given" : "Gordon D", "non-dropping-particle" : "", "parse-names" : false, "suffix" : "" }, { "dropping-particle" : "", "family" : "Burns", "given" : "Alan", "non-dropping-particle" : "", "parse-names" : false, "suffix" : "" }, { "dropping-particle" : "", "family" : "Tan", "given" : "Kenneth", "non-dropping-particle" : "", "parse-names" : false, "suffix" : "" } ], "container-title" : "Contemporary Ergonomics 2007", "editor" : [ { "dropping-particle" : "", "family" : "Bust", "given" : "P", "non-dropping-particle" : "", "parse-names" : false, "suffix" : "" } ], "id" : "ITEM-1", "issued" : { "date-parts" : [ [ "2007" ] ] }, "page" : "55-60", "publisher-place" : "London, UK", "title" : "Evaluating Timebands as a Tool for Structuring the Design of Socio-Technical Systems", "type" : "paper-conference" }, "suppress-author" : 1, "uris" : [ "http://www.mendeley.com/documents/?uuid=7a961022-99ea-4cf4-a719-c0beaf671291" ] } ], "mendeley" : { "formattedCitation" : "(2007)", "plainTextFormattedCitation" : "(2007)", "previouslyFormattedCitation" : "(2007)" }, "properties" : { "noteIndex" : 0 }, "schema" : "https://github.com/citation-style-language/schema/raw/master/csl-citation.json" }</w:instrText>
      </w:r>
      <w:r>
        <w:fldChar w:fldCharType="separate"/>
      </w:r>
      <w:r w:rsidRPr="00CA4EA4">
        <w:rPr>
          <w:noProof/>
        </w:rPr>
        <w:t>(2007)</w:t>
      </w:r>
      <w:r>
        <w:fldChar w:fldCharType="end"/>
      </w:r>
      <w:r>
        <w:t>.</w:t>
      </w:r>
      <w:r w:rsidR="003C58E2">
        <w:t xml:space="preserve">   The model guarantees inter-tick determinism, but allows for intra-tick non-deterministic behavior.  This means that, for example a task started in tick 1 with duration 4 will terminate in tick 5.  However, where</w:t>
      </w:r>
      <w:r w:rsidR="00745363">
        <w:t xml:space="preserve"> two events occur within the same tick</w:t>
      </w:r>
      <w:r w:rsidR="003C58E2">
        <w:t xml:space="preserve"> the ordering</w:t>
      </w:r>
      <w:r w:rsidR="00400839">
        <w:t xml:space="preserve"> of these events</w:t>
      </w:r>
      <w:r w:rsidR="003C58E2">
        <w:t xml:space="preserve"> </w:t>
      </w:r>
      <w:r w:rsidR="00745363">
        <w:t>within the tick</w:t>
      </w:r>
      <w:r w:rsidR="003C58E2">
        <w:t xml:space="preserve"> is non-deterministic</w:t>
      </w:r>
      <w:r w:rsidR="00745363">
        <w:t xml:space="preserve"> in the simulation</w:t>
      </w:r>
      <w:r w:rsidR="003C58E2">
        <w:t>.</w:t>
      </w:r>
      <w:r w:rsidR="00B34115">
        <w:t xml:space="preserve"> </w:t>
      </w:r>
    </w:p>
    <w:p w14:paraId="6AA7408F" w14:textId="01D16E85" w:rsidR="003C58E2" w:rsidRDefault="00CF5665" w:rsidP="001E0191">
      <w:r>
        <w:t>In the case study, episodes were configured</w:t>
      </w:r>
      <w:r w:rsidR="00CA4EA4">
        <w:t xml:space="preserve"> by representing the team of software developers as the cast of actors in the episode.  Episodes were developed </w:t>
      </w:r>
      <w:r>
        <w:t xml:space="preserve">for both types of </w:t>
      </w:r>
      <w:r w:rsidR="006E64F8">
        <w:t>SDLC in the case study.  For W</w:t>
      </w:r>
      <w:r>
        <w:t>aterfall, the initial direction specified an actor in the cast with the role of project manager.  Thi</w:t>
      </w:r>
      <w:r w:rsidR="003E7066">
        <w:t>s actor i</w:t>
      </w:r>
      <w:r>
        <w:t xml:space="preserve">s directed to allocate </w:t>
      </w:r>
      <w:r w:rsidR="003E7066">
        <w:t xml:space="preserve">tasks for each stage of the </w:t>
      </w:r>
      <w:r w:rsidR="0023261D">
        <w:t>software development process (specification, implementation, testing, debugging, refactoring)</w:t>
      </w:r>
      <w:r w:rsidR="003E7066">
        <w:t xml:space="preserve"> to other actors in the</w:t>
      </w:r>
      <w:r>
        <w:t xml:space="preserve"> </w:t>
      </w:r>
      <w:r w:rsidR="00CA4EA4">
        <w:t xml:space="preserve">team and waits for all tasks in each stage of the development process to be complete before </w:t>
      </w:r>
      <w:r w:rsidR="00400839">
        <w:t>allocating tasks in the next stage</w:t>
      </w:r>
      <w:r w:rsidR="00CA4EA4">
        <w:t xml:space="preserve">.  For </w:t>
      </w:r>
      <w:r w:rsidR="004E2CE0">
        <w:t>TDD</w:t>
      </w:r>
      <w:r w:rsidR="00CA4EA4">
        <w:t>, all members of the software development were</w:t>
      </w:r>
      <w:r w:rsidR="003E7066">
        <w:t xml:space="preserve"> directed to draw </w:t>
      </w:r>
      <w:r w:rsidR="0023261D">
        <w:t>features to be implemented from the project backlo</w:t>
      </w:r>
      <w:r w:rsidR="006E64F8">
        <w:t>g and implement them following TDD</w:t>
      </w:r>
      <w:r w:rsidR="0023261D">
        <w:t>.</w:t>
      </w:r>
      <w:r w:rsidR="00FA0828">
        <w:t xml:space="preserve"> </w:t>
      </w:r>
    </w:p>
    <w:p w14:paraId="2AD0423F" w14:textId="6E7EAAEB" w:rsidR="001E0191" w:rsidRDefault="00256E9F" w:rsidP="00FA0828">
      <w:pPr>
        <w:pStyle w:val="Heading1"/>
      </w:pPr>
      <w:r>
        <w:lastRenderedPageBreak/>
        <w:t xml:space="preserve">4 </w:t>
      </w:r>
      <w:r w:rsidR="00FA0828">
        <w:t xml:space="preserve">Introducing Variability into Workflows using Fuzzing </w:t>
      </w:r>
    </w:p>
    <w:p w14:paraId="2D035520" w14:textId="21E04908" w:rsidR="006F6090" w:rsidRDefault="009A51AC" w:rsidP="006F6090">
      <w:r>
        <w:t xml:space="preserve">The </w:t>
      </w:r>
      <w:r w:rsidR="009C3756">
        <w:t>AGT_FWORK</w:t>
      </w:r>
      <w:r>
        <w:t xml:space="preserve"> framework provides for the modeling and simulation of idealized socio-technical workflows.  However, these idealized descriptions do not reflect the variability of real work, and so simulations will not capture the performance of such workflows in realistic conditions.  A key insight in our work is that the causes</w:t>
      </w:r>
      <w:r w:rsidR="00A07D06">
        <w:t xml:space="preserve"> and effects </w:t>
      </w:r>
      <w:r w:rsidR="00C728D9">
        <w:t>of variability</w:t>
      </w:r>
      <w:r>
        <w:t>, such as</w:t>
      </w:r>
      <w:r w:rsidR="00A07D06">
        <w:t xml:space="preserve"> distraction, misjudgments, exhaustion and confusion by human operators are common across many different workfl</w:t>
      </w:r>
      <w:r w:rsidR="00525611">
        <w:t xml:space="preserve">ows.  </w:t>
      </w:r>
      <w:r w:rsidR="002F3AD1">
        <w:t xml:space="preserve">In this section we describe our approach to modeling these phenomena using aspect oriented dynamic fuzzing of task descriptions implemented as Python methods.  To achieve this, we implement socio-technical fuzzing using our implementation of a dynamic fuzzing library for Python, </w:t>
      </w:r>
      <w:r w:rsidR="009C3756">
        <w:t>DYN_FUZZ_LIB</w:t>
      </w:r>
      <w:r w:rsidR="002F3AD1">
        <w:t>.</w:t>
      </w:r>
    </w:p>
    <w:p w14:paraId="581339D3" w14:textId="267DF270" w:rsidR="00525611" w:rsidRDefault="009C3756" w:rsidP="00525611">
      <w:pPr>
        <w:pStyle w:val="Heading2"/>
      </w:pPr>
      <w:r>
        <w:t>DYN_FUZZ_LIB</w:t>
      </w:r>
      <w:r w:rsidR="00525611">
        <w:t xml:space="preserve"> Fuzzing Library</w:t>
      </w:r>
    </w:p>
    <w:p w14:paraId="6C8DCB72" w14:textId="03FF3128" w:rsidR="007D7F29" w:rsidRDefault="009C3756" w:rsidP="00F71A86">
      <w:r>
        <w:t>DYN_FUZZ_LIB</w:t>
      </w:r>
      <w:r w:rsidR="00962AD6">
        <w:t xml:space="preserve"> intercepts the </w:t>
      </w:r>
      <w:r w:rsidR="00647A1E">
        <w:t>invocation</w:t>
      </w:r>
      <w:r w:rsidR="00962AD6">
        <w:t xml:space="preserve"> of methods in fuzzed classes</w:t>
      </w:r>
      <w:r w:rsidR="00647A1E">
        <w:t xml:space="preserve"> at runtime</w:t>
      </w:r>
      <w:r w:rsidR="00962AD6">
        <w:t xml:space="preserve">.  </w:t>
      </w:r>
      <w:r w:rsidR="002F3AD1">
        <w:t xml:space="preserve">Each time a method that can be fuzzed executes, </w:t>
      </w:r>
      <w:r>
        <w:t>DYN_FUZZ_LIB</w:t>
      </w:r>
      <w:r w:rsidR="002F3AD1">
        <w:t xml:space="preserve"> pauses execution and searches a user provided dictionary of advice for a suitable </w:t>
      </w:r>
      <w:r w:rsidR="002F3AD1" w:rsidRPr="00B70935">
        <w:rPr>
          <w:i/>
        </w:rPr>
        <w:t xml:space="preserve">fuzzing </w:t>
      </w:r>
      <w:r w:rsidR="00B70935" w:rsidRPr="00B70935">
        <w:rPr>
          <w:i/>
        </w:rPr>
        <w:t>aspect</w:t>
      </w:r>
      <w:r w:rsidR="00400839">
        <w:t>.</w:t>
      </w:r>
      <w:r w:rsidR="00E114DE">
        <w:t xml:space="preserve"> </w:t>
      </w:r>
      <w:r w:rsidR="00400839">
        <w:t>The aspect is a function that accepts</w:t>
      </w:r>
      <w:r w:rsidR="004D5C8E">
        <w:t xml:space="preserve"> the context (self) of a method invocation and the abstract syntax tree of the body of the method to be </w:t>
      </w:r>
      <w:r w:rsidR="00400839">
        <w:t>invoked</w:t>
      </w:r>
      <w:r w:rsidR="004D5C8E">
        <w:t xml:space="preserve">.   </w:t>
      </w:r>
      <w:r w:rsidR="00962AD6">
        <w:t xml:space="preserve">The </w:t>
      </w:r>
      <w:r w:rsidR="00B70935">
        <w:t>aspect</w:t>
      </w:r>
      <w:r w:rsidR="00962AD6">
        <w:t xml:space="preserve"> may access and/or alter the context if desired and return an altered method body.</w:t>
      </w:r>
      <w:r w:rsidR="00643BEA">
        <w:t xml:space="preserve">  If </w:t>
      </w:r>
      <w:r w:rsidR="00197AD3">
        <w:t>a</w:t>
      </w:r>
      <w:r w:rsidR="00537AD5">
        <w:t xml:space="preserve">n aspect </w:t>
      </w:r>
      <w:r w:rsidR="00643BEA">
        <w:t xml:space="preserve">is found, </w:t>
      </w:r>
      <w:r>
        <w:t>DYN_FUZZ_LIB</w:t>
      </w:r>
      <w:r w:rsidR="00643BEA">
        <w:t xml:space="preserve"> constructs the abstract syntax tree for the method body and passes this and the method context to the </w:t>
      </w:r>
      <w:r w:rsidR="00537AD5">
        <w:t>aspect</w:t>
      </w:r>
      <w:r w:rsidR="00643BEA">
        <w:t xml:space="preserve"> to obtain the f</w:t>
      </w:r>
      <w:r w:rsidR="00F71A86">
        <w:t>uzzed method body</w:t>
      </w:r>
      <w:r w:rsidR="00E114DE">
        <w:t xml:space="preserve"> as an AST</w:t>
      </w:r>
      <w:r w:rsidR="00F71A86">
        <w:t>.</w:t>
      </w:r>
      <w:r w:rsidR="00DB5070">
        <w:t xml:space="preserve">  </w:t>
      </w:r>
      <w:r>
        <w:t>DYN_FUZZ_LIB</w:t>
      </w:r>
      <w:r w:rsidR="00DB5070">
        <w:t xml:space="preserve"> then recompiles the code object for the method</w:t>
      </w:r>
      <w:r w:rsidR="00A64544">
        <w:t xml:space="preserve"> from the fuzzed AST</w:t>
      </w:r>
      <w:r w:rsidR="00F71A86">
        <w:t xml:space="preserve"> and resumes execution.</w:t>
      </w:r>
      <w:r w:rsidR="0094523C">
        <w:t xml:space="preserve">  Further implementation details are omitted for brevity, but the full source code is available in the project repository</w:t>
      </w:r>
      <w:r w:rsidR="00E114DE">
        <w:t xml:space="preserve"> for inspection</w:t>
      </w:r>
      <w:r w:rsidR="00806BED">
        <w:t xml:space="preserve"> (ANON)</w:t>
      </w:r>
      <w:r w:rsidR="0094523C">
        <w:t>.</w:t>
      </w:r>
    </w:p>
    <w:p w14:paraId="42A651C3" w14:textId="7B887E5E" w:rsidR="00857E52" w:rsidRDefault="009C3756" w:rsidP="00525611">
      <w:r>
        <w:t>DYN_FUZZ_LIB</w:t>
      </w:r>
      <w:r w:rsidR="00857E52">
        <w:t xml:space="preserve"> is accompanied by a </w:t>
      </w:r>
      <w:r w:rsidR="00643BEA">
        <w:t xml:space="preserve">library of </w:t>
      </w:r>
      <w:r w:rsidR="00B70935">
        <w:t>aspects</w:t>
      </w:r>
      <w:r w:rsidR="00643BEA">
        <w:t xml:space="preserve"> from which more complex </w:t>
      </w:r>
      <w:r w:rsidR="00B70935">
        <w:t>aspects</w:t>
      </w:r>
      <w:r w:rsidR="00643BEA">
        <w:t xml:space="preserve"> can be constructed</w:t>
      </w:r>
      <w:r w:rsidR="00563D46">
        <w:t xml:space="preserve"> and parameterized</w:t>
      </w:r>
      <w:r w:rsidR="00643BEA">
        <w:t xml:space="preserve">.  This library includes </w:t>
      </w:r>
      <w:r w:rsidR="00B70935">
        <w:t>aspects</w:t>
      </w:r>
      <w:r w:rsidR="00643BEA">
        <w:t xml:space="preserve"> for removing steps, inserting extra steps,</w:t>
      </w:r>
      <w:r w:rsidR="00744612">
        <w:t xml:space="preserve"> applying </w:t>
      </w:r>
      <w:r w:rsidR="00537AD5">
        <w:t>an aspect</w:t>
      </w:r>
      <w:r w:rsidR="00744612">
        <w:t xml:space="preserve"> </w:t>
      </w:r>
      <w:r w:rsidR="00537AD5">
        <w:t>conditionally</w:t>
      </w:r>
      <w:r w:rsidR="00744612">
        <w:t>,</w:t>
      </w:r>
      <w:r w:rsidR="00643BEA">
        <w:t xml:space="preserve"> replacing conditions, filtering steps to apply a</w:t>
      </w:r>
      <w:r w:rsidR="00B70935">
        <w:t>nother aspect</w:t>
      </w:r>
      <w:r w:rsidR="00643BEA">
        <w:t xml:space="preserve">, </w:t>
      </w:r>
      <w:proofErr w:type="spellStart"/>
      <w:r w:rsidR="004D5C8E">
        <w:t>recursing</w:t>
      </w:r>
      <w:proofErr w:type="spellEnd"/>
      <w:r w:rsidR="00643BEA">
        <w:t xml:space="preserve"> into control structures and applying sequences of </w:t>
      </w:r>
      <w:r w:rsidR="00B70935">
        <w:t>aspects</w:t>
      </w:r>
      <w:r w:rsidR="00643BEA">
        <w:t xml:space="preserve"> to a single method.</w:t>
      </w:r>
    </w:p>
    <w:p w14:paraId="74580007" w14:textId="5763F7DB" w:rsidR="00525611" w:rsidRDefault="00E544D2" w:rsidP="00525611">
      <w:pPr>
        <w:pStyle w:val="Heading2"/>
      </w:pPr>
      <w:r>
        <w:t>S</w:t>
      </w:r>
      <w:r w:rsidR="00525611">
        <w:t>ocio-Technical Fuzzing</w:t>
      </w:r>
    </w:p>
    <w:p w14:paraId="0D697BF8" w14:textId="53A12548" w:rsidR="00E62984" w:rsidRDefault="00E62984" w:rsidP="006F6090">
      <w:r>
        <w:t xml:space="preserve">In order to evaluate the feasibility of our approach, we implemented a </w:t>
      </w:r>
      <w:r>
        <w:rPr>
          <w:i/>
        </w:rPr>
        <w:t xml:space="preserve">distraction </w:t>
      </w:r>
      <w:r w:rsidR="00537AD5">
        <w:rPr>
          <w:i/>
        </w:rPr>
        <w:t>aspect</w:t>
      </w:r>
      <w:r>
        <w:t xml:space="preserve"> in </w:t>
      </w:r>
      <w:r w:rsidR="00A81AFA">
        <w:t>TOOL_NAME</w:t>
      </w:r>
      <w:r>
        <w:t xml:space="preserve">, using the </w:t>
      </w:r>
      <w:r w:rsidR="009C3756">
        <w:t>DYN_FUZZ_LIB</w:t>
      </w:r>
      <w:r>
        <w:t xml:space="preserve"> library.  The distraction </w:t>
      </w:r>
      <w:r w:rsidR="000B39FB">
        <w:t>aspect</w:t>
      </w:r>
      <w:r>
        <w:t xml:space="preserve"> represents variable behavior when an actor engaged in one task becomes distracted by another, irrelevant activity.</w:t>
      </w:r>
      <w:r w:rsidR="00DA3A9A">
        <w:t xml:space="preserve">  The probability of distraction increases as the simulation proceeds (i.e.</w:t>
      </w:r>
      <w:r w:rsidR="0019109E">
        <w:t xml:space="preserve"> the probability of moving to an irrelevant </w:t>
      </w:r>
      <w:r w:rsidR="00DA3A9A">
        <w:t>task increases the longer a simulation has been executing).</w:t>
      </w:r>
      <w:r>
        <w:t xml:space="preserve">  For example, </w:t>
      </w:r>
      <w:r w:rsidR="0019109E">
        <w:t>a software developer</w:t>
      </w:r>
      <w:r>
        <w:t xml:space="preserve"> implementing a feature may be distracted by a technology news site</w:t>
      </w:r>
      <w:r w:rsidR="0019109E">
        <w:t xml:space="preserve"> as they proceed to later activities in the workflow</w:t>
      </w:r>
      <w:r>
        <w:t>.</w:t>
      </w:r>
      <w:r w:rsidR="00A46D85">
        <w:t xml:space="preserve">  Conversely, the </w:t>
      </w:r>
      <w:r w:rsidR="000B39FB">
        <w:t>aspect</w:t>
      </w:r>
      <w:r w:rsidR="00A46D85">
        <w:t xml:space="preserve"> also allows the probability of distraction to be reduced by increasing the concentration of an actor (i.e. actors with better concentration do not get distracted as easily).</w:t>
      </w:r>
      <w:r>
        <w:t xml:space="preserve">  We </w:t>
      </w:r>
      <w:r>
        <w:rPr>
          <w:i/>
        </w:rPr>
        <w:t xml:space="preserve">do not </w:t>
      </w:r>
      <w:r>
        <w:t xml:space="preserve">contend that the implementation of the </w:t>
      </w:r>
      <w:r w:rsidR="000B39FB">
        <w:t>aspect</w:t>
      </w:r>
      <w:r>
        <w:t xml:space="preserve"> is empirically accurate, rather that is representative of a qualitatively recognizable phenomena and that the approach allows for the effect of the phenomena on a workflow at different severities to be assessed.</w:t>
      </w:r>
    </w:p>
    <w:p w14:paraId="6FF04C4C" w14:textId="1FA5C11F" w:rsidR="00573C6D" w:rsidRDefault="00573C6D" w:rsidP="00573C6D">
      <w:r>
        <w:t xml:space="preserve">The implementation of the </w:t>
      </w:r>
      <w:proofErr w:type="spellStart"/>
      <w:r w:rsidRPr="005F71A1">
        <w:rPr>
          <w:rFonts w:ascii="Consolas" w:hAnsi="Consolas" w:cs="Consolas"/>
        </w:rPr>
        <w:t>incomplete_procedure</w:t>
      </w:r>
      <w:proofErr w:type="spellEnd"/>
      <w:r>
        <w:t xml:space="preserve"> </w:t>
      </w:r>
      <w:r w:rsidR="004D5C8E">
        <w:t xml:space="preserve">fuzzing </w:t>
      </w:r>
      <w:r w:rsidR="000B39FB">
        <w:t>aspect</w:t>
      </w:r>
      <w:r>
        <w:t xml:space="preserve"> is shown in </w:t>
      </w:r>
      <w:r>
        <w:fldChar w:fldCharType="begin"/>
      </w:r>
      <w:r>
        <w:instrText xml:space="preserve"> REF _Ref481594030 \h </w:instrText>
      </w:r>
      <w:r>
        <w:fldChar w:fldCharType="separate"/>
      </w:r>
      <w:r>
        <w:t xml:space="preserve">Figure </w:t>
      </w:r>
      <w:r>
        <w:rPr>
          <w:noProof/>
        </w:rPr>
        <w:t>5</w:t>
      </w:r>
      <w:r>
        <w:fldChar w:fldCharType="end"/>
      </w:r>
      <w:r>
        <w:t xml:space="preserve">.  The </w:t>
      </w:r>
      <w:r w:rsidR="004D5C8E">
        <w:t xml:space="preserve">fuzzing </w:t>
      </w:r>
      <w:r w:rsidR="000B39FB">
        <w:t>aspect</w:t>
      </w:r>
      <w:r>
        <w:t xml:space="preserve"> is parameterized, so the actual </w:t>
      </w:r>
      <w:r w:rsidR="00173D08">
        <w:t>aspect</w:t>
      </w:r>
      <w:r>
        <w:t xml:space="preserve"> is defined inline as </w:t>
      </w:r>
      <w:r w:rsidRPr="005F71A1">
        <w:rPr>
          <w:rFonts w:ascii="Consolas" w:hAnsi="Consolas" w:cs="Consolas"/>
        </w:rPr>
        <w:t>_incomplete_procedure</w:t>
      </w:r>
      <w:r>
        <w:t xml:space="preserve">.  The first four lines of the nested </w:t>
      </w:r>
      <w:r w:rsidR="000B39FB">
        <w:t>aspect</w:t>
      </w:r>
      <w:r>
        <w:t xml:space="preserve">  configures a probability mass function (PMF) for choosing how many steps should be removed by the </w:t>
      </w:r>
      <w:r w:rsidR="00173D08">
        <w:t>aspect</w:t>
      </w:r>
      <w:r>
        <w:t xml:space="preserve">, </w:t>
      </w:r>
      <w:r w:rsidRPr="00A46D85">
        <w:rPr>
          <w:rFonts w:ascii="Consolas" w:hAnsi="Consolas" w:cs="Consolas"/>
        </w:rPr>
        <w:t>n</w:t>
      </w:r>
      <w:r>
        <w:t>,  based on the remaining time in the simulation</w:t>
      </w:r>
      <w:r w:rsidR="0019109E">
        <w:t xml:space="preserve"> and the actor’s concentration</w:t>
      </w:r>
      <w:r>
        <w:t xml:space="preserve">. </w:t>
      </w:r>
      <w:r w:rsidR="0019109E">
        <w:t>T</w:t>
      </w:r>
      <w:r>
        <w:t>he default PMF is shown in the figure</w:t>
      </w:r>
      <w:r w:rsidR="0019109E">
        <w:t>, although this can be configured by the modeler</w:t>
      </w:r>
      <w:r>
        <w:t xml:space="preserve">.  </w:t>
      </w:r>
    </w:p>
    <w:p w14:paraId="70AC050E" w14:textId="34EE852C" w:rsidR="00573C6D" w:rsidRDefault="00573C6D" w:rsidP="00573C6D">
      <w:r>
        <w:t>The next statement defines a</w:t>
      </w:r>
      <w:r w:rsidR="00173D08">
        <w:t>n</w:t>
      </w:r>
      <w:r>
        <w:t xml:space="preserve"> </w:t>
      </w:r>
      <w:r w:rsidR="000B39FB">
        <w:t>aspect</w:t>
      </w:r>
      <w:r>
        <w:t xml:space="preserve"> that recurses into nested control structures (while, for and try) and applies a </w:t>
      </w:r>
      <w:r w:rsidRPr="00C7576C">
        <w:rPr>
          <w:rFonts w:ascii="Consolas" w:hAnsi="Consolas" w:cs="Consolas"/>
        </w:rPr>
        <w:t>filter_steps</w:t>
      </w:r>
      <w:r>
        <w:t xml:space="preserve"> </w:t>
      </w:r>
      <w:r w:rsidR="00173D08">
        <w:t>aspect</w:t>
      </w:r>
      <w:r>
        <w:t xml:space="preserve"> to the bodies of these statements, tail first (i.e. the filter is applied to the most nested body found first).  The </w:t>
      </w:r>
      <w:r w:rsidRPr="00C7576C">
        <w:rPr>
          <w:rFonts w:ascii="Consolas" w:hAnsi="Consolas" w:cs="Consolas"/>
        </w:rPr>
        <w:t>filter_steps</w:t>
      </w:r>
      <w:r>
        <w:t xml:space="preserve"> </w:t>
      </w:r>
      <w:r w:rsidR="00173D08">
        <w:t>aspect</w:t>
      </w:r>
      <w:r w:rsidR="004D5C8E">
        <w:t xml:space="preserve"> selects</w:t>
      </w:r>
      <w:r>
        <w:t xml:space="preserve"> up to </w:t>
      </w:r>
      <w:r w:rsidR="004D5C8E" w:rsidRPr="00C7576C">
        <w:rPr>
          <w:rFonts w:ascii="Consolas" w:hAnsi="Consolas" w:cs="Consolas"/>
        </w:rPr>
        <w:t>n</w:t>
      </w:r>
      <w:r w:rsidR="004D5C8E">
        <w:t xml:space="preserve"> steps</w:t>
      </w:r>
      <w:r>
        <w:t xml:space="preserve"> to remove from the body and replaces each of them with an invocation of </w:t>
      </w:r>
      <w:r w:rsidRPr="00C7576C">
        <w:rPr>
          <w:rFonts w:ascii="Consolas" w:hAnsi="Consolas" w:cs="Consolas"/>
        </w:rPr>
        <w:t>idle</w:t>
      </w:r>
      <w:r>
        <w:t>, causing the actor executing the workflow to wait one tick</w:t>
      </w:r>
      <w:r w:rsidR="0019109E">
        <w:t xml:space="preserve"> for each replaced step</w:t>
      </w:r>
      <w:r>
        <w:t xml:space="preserve">.  The </w:t>
      </w:r>
      <w:r w:rsidRPr="00C7576C">
        <w:rPr>
          <w:rFonts w:ascii="Consolas" w:hAnsi="Consolas" w:cs="Consolas"/>
        </w:rPr>
        <w:t>filter_steps</w:t>
      </w:r>
      <w:r>
        <w:t xml:space="preserve"> </w:t>
      </w:r>
      <w:r w:rsidR="00173D08">
        <w:t>aspect</w:t>
      </w:r>
      <w:r>
        <w:t xml:space="preserve"> is then applied successively up through the fuzzed task AST.</w:t>
      </w:r>
    </w:p>
    <w:p w14:paraId="56FAF29E" w14:textId="26A3B525" w:rsidR="00573C6D" w:rsidRDefault="00573C6D" w:rsidP="00573C6D">
      <w:r>
        <w:lastRenderedPageBreak/>
        <w:t xml:space="preserve">The </w:t>
      </w:r>
      <w:proofErr w:type="spellStart"/>
      <w:r w:rsidRPr="00C7576C">
        <w:rPr>
          <w:rFonts w:ascii="Consolas" w:hAnsi="Consolas" w:cs="Consolas"/>
        </w:rPr>
        <w:t>choose_last_steps</w:t>
      </w:r>
      <w:proofErr w:type="spellEnd"/>
      <w:r>
        <w:t xml:space="preserve"> </w:t>
      </w:r>
      <w:r w:rsidR="004D5C8E">
        <w:t>filter is</w:t>
      </w:r>
      <w:r>
        <w:t xml:space="preserve"> configured to track how many steps it has already removed, so that the value of </w:t>
      </w:r>
      <w:r w:rsidRPr="00C7576C">
        <w:rPr>
          <w:rFonts w:ascii="Consolas" w:hAnsi="Consolas" w:cs="Consolas"/>
        </w:rPr>
        <w:t>n</w:t>
      </w:r>
      <w:r>
        <w:t xml:space="preserve"> is calculated across the entire body of the fuzzed task method, rather than at each level in the recursion.</w:t>
      </w:r>
    </w:p>
    <w:p w14:paraId="147ED014" w14:textId="77777777" w:rsidR="007D7F29" w:rsidRDefault="007D7F29" w:rsidP="007D7F29">
      <w:pPr>
        <w:keepNext/>
        <w:widowControl w:val="0"/>
        <w:autoSpaceDE w:val="0"/>
        <w:autoSpaceDN w:val="0"/>
        <w:adjustRightInd w:val="0"/>
        <w:spacing w:after="0"/>
        <w:ind w:left="480" w:hanging="480"/>
      </w:pPr>
      <w:r>
        <w:rPr>
          <w:noProof/>
          <w:szCs w:val="24"/>
          <w:lang w:val="en-GB" w:eastAsia="en-GB"/>
        </w:rPr>
        <mc:AlternateContent>
          <mc:Choice Requires="wps">
            <w:drawing>
              <wp:inline distT="0" distB="0" distL="0" distR="0" wp14:anchorId="2D390FE0" wp14:editId="0122D274">
                <wp:extent cx="5928360" cy="3787140"/>
                <wp:effectExtent l="0" t="0" r="15240" b="21590"/>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3787140"/>
                        </a:xfrm>
                        <a:prstGeom prst="rect">
                          <a:avLst/>
                        </a:prstGeom>
                        <a:solidFill>
                          <a:srgbClr val="FFFFFF"/>
                        </a:solidFill>
                        <a:ln w="9525">
                          <a:solidFill>
                            <a:srgbClr val="000000"/>
                          </a:solidFill>
                          <a:miter lim="800000"/>
                          <a:headEnd/>
                          <a:tailEnd/>
                        </a:ln>
                      </wps:spPr>
                      <wps:txbx>
                        <w:txbxContent>
                          <w:p w14:paraId="4E5896D9"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def default_incomplete_procedure_pmf(concentration=1.0):</w:t>
                            </w:r>
                          </w:p>
                          <w:p w14:paraId="379FE969" w14:textId="77777777" w:rsidR="0019109E" w:rsidRPr="0088514F" w:rsidRDefault="0019109E" w:rsidP="007D7F29">
                            <w:pPr>
                              <w:spacing w:after="0"/>
                              <w:rPr>
                                <w:rFonts w:ascii="Consolas" w:hAnsi="Consolas" w:cs="Consolas"/>
                                <w:noProof/>
                                <w:sz w:val="16"/>
                                <w:szCs w:val="16"/>
                              </w:rPr>
                            </w:pPr>
                          </w:p>
                          <w:p w14:paraId="435A1D55" w14:textId="2FFEE863"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def _probability_distribution(remaining_time, probability):</w:t>
                            </w:r>
                          </w:p>
                          <w:p w14:paraId="73242D6D"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adjusted_probability = probability ** ((remaining_time + 1.0) * concentration)</w:t>
                            </w:r>
                          </w:p>
                          <w:p w14:paraId="4DEFAFD9" w14:textId="77777777" w:rsidR="0019109E" w:rsidRPr="0088514F" w:rsidRDefault="0019109E" w:rsidP="007D7F29">
                            <w:pPr>
                              <w:spacing w:after="0"/>
                              <w:rPr>
                                <w:rFonts w:ascii="Consolas" w:hAnsi="Consolas" w:cs="Consolas"/>
                                <w:noProof/>
                                <w:sz w:val="16"/>
                                <w:szCs w:val="16"/>
                              </w:rPr>
                            </w:pPr>
                          </w:p>
                          <w:p w14:paraId="7F39FE68" w14:textId="77777777" w:rsidR="0019109E"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return sys.maxint if adjusted_probability == 1.0 </w:t>
                            </w:r>
                            <w:r>
                              <w:rPr>
                                <w:rFonts w:ascii="Consolas" w:hAnsi="Consolas" w:cs="Consolas"/>
                                <w:noProof/>
                                <w:sz w:val="16"/>
                                <w:szCs w:val="16"/>
                              </w:rPr>
                              <w:t>\</w:t>
                            </w:r>
                          </w:p>
                          <w:p w14:paraId="6EE1CF2B" w14:textId="77777777" w:rsidR="0019109E" w:rsidRPr="0088514F" w:rsidRDefault="0019109E" w:rsidP="007D7F29">
                            <w:pPr>
                              <w:spacing w:after="0"/>
                              <w:rPr>
                                <w:rFonts w:ascii="Consolas" w:hAnsi="Consolas" w:cs="Consolas"/>
                                <w:noProof/>
                                <w:sz w:val="16"/>
                                <w:szCs w:val="16"/>
                              </w:rPr>
                            </w:pPr>
                            <w:r>
                              <w:rPr>
                                <w:rFonts w:ascii="Consolas" w:hAnsi="Consolas" w:cs="Consolas"/>
                                <w:noProof/>
                                <w:sz w:val="16"/>
                                <w:szCs w:val="16"/>
                              </w:rPr>
                              <w:t xml:space="preserve">            </w:t>
                            </w:r>
                            <w:r w:rsidRPr="0088514F">
                              <w:rPr>
                                <w:rFonts w:ascii="Consolas" w:hAnsi="Consolas" w:cs="Consolas"/>
                                <w:noProof/>
                                <w:sz w:val="16"/>
                                <w:szCs w:val="16"/>
                              </w:rPr>
                              <w:t>else int(1.0 / (1.0 - adjusted_probability) - 1)</w:t>
                            </w:r>
                          </w:p>
                          <w:p w14:paraId="67D59A55" w14:textId="77777777" w:rsidR="0019109E" w:rsidRPr="0088514F" w:rsidRDefault="0019109E" w:rsidP="007D7F29">
                            <w:pPr>
                              <w:spacing w:after="0"/>
                              <w:rPr>
                                <w:rFonts w:ascii="Consolas" w:hAnsi="Consolas" w:cs="Consolas"/>
                                <w:noProof/>
                                <w:sz w:val="16"/>
                                <w:szCs w:val="16"/>
                              </w:rPr>
                            </w:pPr>
                          </w:p>
                          <w:p w14:paraId="6130B4B8" w14:textId="3EE86B6A"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r</w:t>
                            </w:r>
                            <w:r>
                              <w:rPr>
                                <w:rFonts w:ascii="Consolas" w:hAnsi="Consolas" w:cs="Consolas"/>
                                <w:noProof/>
                                <w:sz w:val="16"/>
                                <w:szCs w:val="16"/>
                              </w:rPr>
                              <w:t>eturn _probability_distribution</w:t>
                            </w:r>
                          </w:p>
                          <w:p w14:paraId="2491D93A" w14:textId="77777777" w:rsidR="0019109E" w:rsidRPr="0088514F" w:rsidRDefault="0019109E" w:rsidP="007D7F29">
                            <w:pPr>
                              <w:spacing w:after="0"/>
                              <w:rPr>
                                <w:rFonts w:ascii="Consolas" w:hAnsi="Consolas" w:cs="Consolas"/>
                                <w:noProof/>
                                <w:sz w:val="16"/>
                                <w:szCs w:val="16"/>
                              </w:rPr>
                            </w:pPr>
                          </w:p>
                          <w:p w14:paraId="0A474C82"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def incomplete_procedure(random, pmf=default_incomplete_procedure_pmf()):</w:t>
                            </w:r>
                          </w:p>
                          <w:p w14:paraId="6C4EC0CF" w14:textId="77777777" w:rsidR="0019109E" w:rsidRPr="0088514F" w:rsidRDefault="0019109E" w:rsidP="007D7F29">
                            <w:pPr>
                              <w:spacing w:after="0"/>
                              <w:rPr>
                                <w:rFonts w:ascii="Consolas" w:hAnsi="Consolas" w:cs="Consolas"/>
                                <w:noProof/>
                                <w:sz w:val="16"/>
                                <w:szCs w:val="16"/>
                              </w:rPr>
                            </w:pPr>
                          </w:p>
                          <w:p w14:paraId="2447BE23"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def _incomplete_procedure(steps, context):</w:t>
                            </w:r>
                          </w:p>
                          <w:p w14:paraId="6F55FEA2"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clock = context.actor.clock</w:t>
                            </w:r>
                          </w:p>
                          <w:p w14:paraId="5116765A"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remaining_time = clock.max_ticks - clock.current_tick</w:t>
                            </w:r>
                          </w:p>
                          <w:p w14:paraId="65C72AF1" w14:textId="77777777" w:rsidR="0019109E" w:rsidRPr="0088514F" w:rsidRDefault="0019109E" w:rsidP="007D7F29">
                            <w:pPr>
                              <w:spacing w:after="0"/>
                              <w:rPr>
                                <w:rFonts w:ascii="Consolas" w:hAnsi="Consolas" w:cs="Consolas"/>
                                <w:noProof/>
                                <w:sz w:val="16"/>
                                <w:szCs w:val="16"/>
                              </w:rPr>
                            </w:pPr>
                          </w:p>
                          <w:p w14:paraId="24C74DFF"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probability = random.uniform(0.0, 0.9999)</w:t>
                            </w:r>
                          </w:p>
                          <w:p w14:paraId="0D07FF70" w14:textId="77777777" w:rsidR="0019109E" w:rsidRPr="0088514F" w:rsidRDefault="0019109E" w:rsidP="007D7F29">
                            <w:pPr>
                              <w:spacing w:after="0"/>
                              <w:rPr>
                                <w:rFonts w:ascii="Consolas" w:hAnsi="Consolas" w:cs="Consolas"/>
                                <w:noProof/>
                                <w:sz w:val="16"/>
                                <w:szCs w:val="16"/>
                              </w:rPr>
                            </w:pPr>
                          </w:p>
                          <w:p w14:paraId="06DF3053"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n = pmf(remaining_time, probability)</w:t>
                            </w:r>
                          </w:p>
                          <w:p w14:paraId="3B4DA251" w14:textId="77777777" w:rsidR="0019109E" w:rsidRPr="0088514F" w:rsidRDefault="0019109E" w:rsidP="007D7F29">
                            <w:pPr>
                              <w:spacing w:after="0"/>
                              <w:rPr>
                                <w:rFonts w:ascii="Consolas" w:hAnsi="Consolas" w:cs="Consolas"/>
                                <w:noProof/>
                                <w:sz w:val="16"/>
                                <w:szCs w:val="16"/>
                              </w:rPr>
                            </w:pPr>
                          </w:p>
                          <w:p w14:paraId="2C58BFD0"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fuzzer = recurse_into_nested_steps(</w:t>
                            </w:r>
                          </w:p>
                          <w:p w14:paraId="63C365DA"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target_structures={ast.While, ast.For, ast.TryExcept},</w:t>
                            </w:r>
                          </w:p>
                          <w:p w14:paraId="5A274D7C"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fuzzer=filter_steps(</w:t>
                            </w:r>
                          </w:p>
                          <w:p w14:paraId="30D48077"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choose_last_steps(n, </w:t>
                            </w:r>
                            <w:r>
                              <w:rPr>
                                <w:rFonts w:ascii="Consolas" w:hAnsi="Consolas" w:cs="Consolas"/>
                                <w:noProof/>
                                <w:sz w:val="16"/>
                                <w:szCs w:val="16"/>
                              </w:rPr>
                              <w:t>reapply=</w:t>
                            </w:r>
                            <w:r w:rsidRPr="0088514F">
                              <w:rPr>
                                <w:rFonts w:ascii="Consolas" w:hAnsi="Consolas" w:cs="Consolas"/>
                                <w:noProof/>
                                <w:sz w:val="16"/>
                                <w:szCs w:val="16"/>
                              </w:rPr>
                              <w:t>False),</w:t>
                            </w:r>
                          </w:p>
                          <w:p w14:paraId="635116B7"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replace_steps_with(replacement='self.actor.idling.idle()')</w:t>
                            </w:r>
                          </w:p>
                          <w:p w14:paraId="38E1613E"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w:t>
                            </w:r>
                          </w:p>
                          <w:p w14:paraId="277D650E" w14:textId="055E6231" w:rsidR="0019109E" w:rsidRPr="0088514F" w:rsidRDefault="0019109E" w:rsidP="007D7F29">
                            <w:pPr>
                              <w:spacing w:after="0"/>
                              <w:rPr>
                                <w:rFonts w:ascii="Consolas" w:hAnsi="Consolas" w:cs="Consolas"/>
                                <w:noProof/>
                                <w:sz w:val="16"/>
                                <w:szCs w:val="16"/>
                              </w:rPr>
                            </w:pPr>
                            <w:r>
                              <w:rPr>
                                <w:rFonts w:ascii="Consolas" w:hAnsi="Consolas" w:cs="Consolas"/>
                                <w:noProof/>
                                <w:sz w:val="16"/>
                                <w:szCs w:val="16"/>
                              </w:rPr>
                              <w:t xml:space="preserve">        )</w:t>
                            </w:r>
                          </w:p>
                          <w:p w14:paraId="109A8F79"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w:t>
                            </w:r>
                            <w:r>
                              <w:rPr>
                                <w:rFonts w:ascii="Consolas" w:hAnsi="Consolas" w:cs="Consolas"/>
                                <w:noProof/>
                                <w:sz w:val="16"/>
                                <w:szCs w:val="16"/>
                              </w:rPr>
                              <w:t>return fuzzer(steps, context)</w:t>
                            </w:r>
                          </w:p>
                        </w:txbxContent>
                      </wps:txbx>
                      <wps:bodyPr rot="0" vert="horz" wrap="square" lIns="91440" tIns="45720" rIns="91440" bIns="45720" anchor="t" anchorCtr="0">
                        <a:spAutoFit/>
                      </wps:bodyPr>
                    </wps:wsp>
                  </a:graphicData>
                </a:graphic>
              </wp:inline>
            </w:drawing>
          </mc:Choice>
          <mc:Fallback>
            <w:pict>
              <v:shape id="_x0000_s1028" type="#_x0000_t202" style="width:466.8pt;height:29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">
                <v:textbox style="mso-fit-shape-to-text:t">
                  <w:txbxContent>
                    <w:p w14:paraId="4E5896D9"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def default_incomplete_procedure_pmf(concentration=1.0):</w:t>
                      </w:r>
                    </w:p>
                    <w:p w14:paraId="379FE969" w14:textId="77777777" w:rsidR="0019109E" w:rsidRPr="0088514F" w:rsidRDefault="0019109E" w:rsidP="007D7F29">
                      <w:pPr>
                        <w:spacing w:after="0"/>
                        <w:rPr>
                          <w:rFonts w:ascii="Consolas" w:hAnsi="Consolas" w:cs="Consolas"/>
                          <w:noProof/>
                          <w:sz w:val="16"/>
                          <w:szCs w:val="16"/>
                        </w:rPr>
                      </w:pPr>
                    </w:p>
                    <w:p w14:paraId="435A1D55" w14:textId="2FFEE863"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def _probability_distribution(remaining_time, probability):</w:t>
                      </w:r>
                    </w:p>
                    <w:p w14:paraId="73242D6D"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adjusted_probability = probability ** ((remaining_time + 1.0) * concentration)</w:t>
                      </w:r>
                    </w:p>
                    <w:p w14:paraId="4DEFAFD9" w14:textId="77777777" w:rsidR="0019109E" w:rsidRPr="0088514F" w:rsidRDefault="0019109E" w:rsidP="007D7F29">
                      <w:pPr>
                        <w:spacing w:after="0"/>
                        <w:rPr>
                          <w:rFonts w:ascii="Consolas" w:hAnsi="Consolas" w:cs="Consolas"/>
                          <w:noProof/>
                          <w:sz w:val="16"/>
                          <w:szCs w:val="16"/>
                        </w:rPr>
                      </w:pPr>
                    </w:p>
                    <w:p w14:paraId="7F39FE68" w14:textId="77777777" w:rsidR="0019109E"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return sys.maxint if adjusted_probability == 1.0 </w:t>
                      </w:r>
                      <w:r>
                        <w:rPr>
                          <w:rFonts w:ascii="Consolas" w:hAnsi="Consolas" w:cs="Consolas"/>
                          <w:noProof/>
                          <w:sz w:val="16"/>
                          <w:szCs w:val="16"/>
                        </w:rPr>
                        <w:t>\</w:t>
                      </w:r>
                    </w:p>
                    <w:p w14:paraId="6EE1CF2B" w14:textId="77777777" w:rsidR="0019109E" w:rsidRPr="0088514F" w:rsidRDefault="0019109E" w:rsidP="007D7F29">
                      <w:pPr>
                        <w:spacing w:after="0"/>
                        <w:rPr>
                          <w:rFonts w:ascii="Consolas" w:hAnsi="Consolas" w:cs="Consolas"/>
                          <w:noProof/>
                          <w:sz w:val="16"/>
                          <w:szCs w:val="16"/>
                        </w:rPr>
                      </w:pPr>
                      <w:r>
                        <w:rPr>
                          <w:rFonts w:ascii="Consolas" w:hAnsi="Consolas" w:cs="Consolas"/>
                          <w:noProof/>
                          <w:sz w:val="16"/>
                          <w:szCs w:val="16"/>
                        </w:rPr>
                        <w:t xml:space="preserve">            </w:t>
                      </w:r>
                      <w:r w:rsidRPr="0088514F">
                        <w:rPr>
                          <w:rFonts w:ascii="Consolas" w:hAnsi="Consolas" w:cs="Consolas"/>
                          <w:noProof/>
                          <w:sz w:val="16"/>
                          <w:szCs w:val="16"/>
                        </w:rPr>
                        <w:t>else int(1.0 / (1.0 - adjusted_probability) - 1)</w:t>
                      </w:r>
                    </w:p>
                    <w:p w14:paraId="67D59A55" w14:textId="77777777" w:rsidR="0019109E" w:rsidRPr="0088514F" w:rsidRDefault="0019109E" w:rsidP="007D7F29">
                      <w:pPr>
                        <w:spacing w:after="0"/>
                        <w:rPr>
                          <w:rFonts w:ascii="Consolas" w:hAnsi="Consolas" w:cs="Consolas"/>
                          <w:noProof/>
                          <w:sz w:val="16"/>
                          <w:szCs w:val="16"/>
                        </w:rPr>
                      </w:pPr>
                    </w:p>
                    <w:p w14:paraId="6130B4B8" w14:textId="3EE86B6A"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r</w:t>
                      </w:r>
                      <w:r>
                        <w:rPr>
                          <w:rFonts w:ascii="Consolas" w:hAnsi="Consolas" w:cs="Consolas"/>
                          <w:noProof/>
                          <w:sz w:val="16"/>
                          <w:szCs w:val="16"/>
                        </w:rPr>
                        <w:t>eturn _probability_distribution</w:t>
                      </w:r>
                    </w:p>
                    <w:p w14:paraId="2491D93A" w14:textId="77777777" w:rsidR="0019109E" w:rsidRPr="0088514F" w:rsidRDefault="0019109E" w:rsidP="007D7F29">
                      <w:pPr>
                        <w:spacing w:after="0"/>
                        <w:rPr>
                          <w:rFonts w:ascii="Consolas" w:hAnsi="Consolas" w:cs="Consolas"/>
                          <w:noProof/>
                          <w:sz w:val="16"/>
                          <w:szCs w:val="16"/>
                        </w:rPr>
                      </w:pPr>
                    </w:p>
                    <w:p w14:paraId="0A474C82"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def incomplete_procedure(random, pmf=default_incomplete_procedure_pmf()):</w:t>
                      </w:r>
                    </w:p>
                    <w:p w14:paraId="6C4EC0CF" w14:textId="77777777" w:rsidR="0019109E" w:rsidRPr="0088514F" w:rsidRDefault="0019109E" w:rsidP="007D7F29">
                      <w:pPr>
                        <w:spacing w:after="0"/>
                        <w:rPr>
                          <w:rFonts w:ascii="Consolas" w:hAnsi="Consolas" w:cs="Consolas"/>
                          <w:noProof/>
                          <w:sz w:val="16"/>
                          <w:szCs w:val="16"/>
                        </w:rPr>
                      </w:pPr>
                    </w:p>
                    <w:p w14:paraId="2447BE23"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def _incomplete_procedure(steps, context):</w:t>
                      </w:r>
                    </w:p>
                    <w:p w14:paraId="6F55FEA2"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clock = context.actor.clock</w:t>
                      </w:r>
                    </w:p>
                    <w:p w14:paraId="5116765A"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remaining_time = clock.max_ticks - clock.current_tick</w:t>
                      </w:r>
                    </w:p>
                    <w:p w14:paraId="65C72AF1" w14:textId="77777777" w:rsidR="0019109E" w:rsidRPr="0088514F" w:rsidRDefault="0019109E" w:rsidP="007D7F29">
                      <w:pPr>
                        <w:spacing w:after="0"/>
                        <w:rPr>
                          <w:rFonts w:ascii="Consolas" w:hAnsi="Consolas" w:cs="Consolas"/>
                          <w:noProof/>
                          <w:sz w:val="16"/>
                          <w:szCs w:val="16"/>
                        </w:rPr>
                      </w:pPr>
                    </w:p>
                    <w:p w14:paraId="24C74DFF"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probability = random.uniform(0.0, 0.9999)</w:t>
                      </w:r>
                    </w:p>
                    <w:p w14:paraId="0D07FF70" w14:textId="77777777" w:rsidR="0019109E" w:rsidRPr="0088514F" w:rsidRDefault="0019109E" w:rsidP="007D7F29">
                      <w:pPr>
                        <w:spacing w:after="0"/>
                        <w:rPr>
                          <w:rFonts w:ascii="Consolas" w:hAnsi="Consolas" w:cs="Consolas"/>
                          <w:noProof/>
                          <w:sz w:val="16"/>
                          <w:szCs w:val="16"/>
                        </w:rPr>
                      </w:pPr>
                    </w:p>
                    <w:p w14:paraId="06DF3053"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n = pmf(remaining_time, probability)</w:t>
                      </w:r>
                    </w:p>
                    <w:p w14:paraId="3B4DA251" w14:textId="77777777" w:rsidR="0019109E" w:rsidRPr="0088514F" w:rsidRDefault="0019109E" w:rsidP="007D7F29">
                      <w:pPr>
                        <w:spacing w:after="0"/>
                        <w:rPr>
                          <w:rFonts w:ascii="Consolas" w:hAnsi="Consolas" w:cs="Consolas"/>
                          <w:noProof/>
                          <w:sz w:val="16"/>
                          <w:szCs w:val="16"/>
                        </w:rPr>
                      </w:pPr>
                    </w:p>
                    <w:p w14:paraId="2C58BFD0"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fuzzer = recurse_into_nested_steps(</w:t>
                      </w:r>
                    </w:p>
                    <w:p w14:paraId="63C365DA"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target_structures={ast.While, ast.For, ast.TryExcept},</w:t>
                      </w:r>
                    </w:p>
                    <w:p w14:paraId="5A274D7C"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fuzzer=filter_steps(</w:t>
                      </w:r>
                    </w:p>
                    <w:p w14:paraId="30D48077"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choose_last_steps(n, </w:t>
                      </w:r>
                      <w:r>
                        <w:rPr>
                          <w:rFonts w:ascii="Consolas" w:hAnsi="Consolas" w:cs="Consolas"/>
                          <w:noProof/>
                          <w:sz w:val="16"/>
                          <w:szCs w:val="16"/>
                        </w:rPr>
                        <w:t>reapply=</w:t>
                      </w:r>
                      <w:r w:rsidRPr="0088514F">
                        <w:rPr>
                          <w:rFonts w:ascii="Consolas" w:hAnsi="Consolas" w:cs="Consolas"/>
                          <w:noProof/>
                          <w:sz w:val="16"/>
                          <w:szCs w:val="16"/>
                        </w:rPr>
                        <w:t>False),</w:t>
                      </w:r>
                    </w:p>
                    <w:p w14:paraId="635116B7"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replace_steps_with(replacement='self.actor.idling.idle()')</w:t>
                      </w:r>
                    </w:p>
                    <w:p w14:paraId="38E1613E"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w:t>
                      </w:r>
                    </w:p>
                    <w:p w14:paraId="277D650E" w14:textId="055E6231" w:rsidR="0019109E" w:rsidRPr="0088514F" w:rsidRDefault="0019109E" w:rsidP="007D7F29">
                      <w:pPr>
                        <w:spacing w:after="0"/>
                        <w:rPr>
                          <w:rFonts w:ascii="Consolas" w:hAnsi="Consolas" w:cs="Consolas"/>
                          <w:noProof/>
                          <w:sz w:val="16"/>
                          <w:szCs w:val="16"/>
                        </w:rPr>
                      </w:pPr>
                      <w:r>
                        <w:rPr>
                          <w:rFonts w:ascii="Consolas" w:hAnsi="Consolas" w:cs="Consolas"/>
                          <w:noProof/>
                          <w:sz w:val="16"/>
                          <w:szCs w:val="16"/>
                        </w:rPr>
                        <w:t xml:space="preserve">        )</w:t>
                      </w:r>
                    </w:p>
                    <w:p w14:paraId="109A8F79"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w:t>
                      </w:r>
                      <w:r>
                        <w:rPr>
                          <w:rFonts w:ascii="Consolas" w:hAnsi="Consolas" w:cs="Consolas"/>
                          <w:noProof/>
                          <w:sz w:val="16"/>
                          <w:szCs w:val="16"/>
                        </w:rPr>
                        <w:t>return fuzzer(steps, context)</w:t>
                      </w:r>
                    </w:p>
                  </w:txbxContent>
                </v:textbox>
                <w10:anchorlock/>
              </v:shape>
            </w:pict>
          </mc:Fallback>
        </mc:AlternateContent>
      </w:r>
    </w:p>
    <w:p w14:paraId="60014ECE" w14:textId="68E608DA" w:rsidR="007D7F29" w:rsidRDefault="007D7F29" w:rsidP="007D7F29">
      <w:pPr>
        <w:pStyle w:val="Caption"/>
      </w:pPr>
      <w:r>
        <w:t xml:space="preserve">Figure </w:t>
      </w:r>
      <w:fldSimple w:instr=" SEQ Figure \* ARABIC ">
        <w:r w:rsidR="00F71A86">
          <w:rPr>
            <w:noProof/>
          </w:rPr>
          <w:t>5</w:t>
        </w:r>
      </w:fldSimple>
      <w:r w:rsidRPr="007D7F29">
        <w:t xml:space="preserve"> </w:t>
      </w:r>
      <w:r w:rsidR="009C3756">
        <w:t>DYN_FUZZ_LIB</w:t>
      </w:r>
      <w:r w:rsidRPr="007D7F29">
        <w:t xml:space="preserve"> Implementation of Distraction </w:t>
      </w:r>
      <w:r w:rsidR="004D5C8E">
        <w:t xml:space="preserve">Fuzzing </w:t>
      </w:r>
      <w:r w:rsidR="00173D08">
        <w:t>Aspect</w:t>
      </w:r>
      <w:r w:rsidRPr="007D7F29">
        <w:t>.</w:t>
      </w:r>
    </w:p>
    <w:p w14:paraId="19D81F52" w14:textId="57C1CB01" w:rsidR="00FA0828" w:rsidRDefault="00525611" w:rsidP="00B05E23">
      <w:pPr>
        <w:pStyle w:val="Heading1"/>
      </w:pPr>
      <w:r>
        <w:t>Evaluation</w:t>
      </w:r>
    </w:p>
    <w:p w14:paraId="14CBC397" w14:textId="32AB7A70" w:rsidR="00357075" w:rsidRPr="00357075" w:rsidRDefault="00357075" w:rsidP="00357075">
      <w:r>
        <w:t xml:space="preserve">This section presents the results of applying </w:t>
      </w:r>
      <w:r w:rsidR="00EA09A9">
        <w:t>the socio-technical fuzzing method to the case study.  Evaluating the correctness of simulation techniques intended for large scale systems is notoriously difficult, as the principle rationale for developing the simulation is the lack of available empirical observations of the real world phenomena</w:t>
      </w:r>
      <w:r w:rsidR="0019109E">
        <w:t xml:space="preserve"> for use in validation</w:t>
      </w:r>
      <w:r w:rsidR="00EA09A9">
        <w:t xml:space="preserve"> </w:t>
      </w:r>
      <w:r w:rsidR="00EA09A9">
        <w:fldChar w:fldCharType="begin" w:fldLock="1"/>
      </w:r>
      <w:r w:rsidR="009B74C4">
        <w:instrText>ADDIN CSL_CITATION { "citationItems" : [ { "id" : "ITEM-1", "itemData" : { "author" : [ { "dropping-particle" : "", "family" : "Naylor", "given" : "Thomas", "non-dropping-particle" : "", "parse-names" : false, "suffix" : "" }, { "dropping-particle" : "", "family" : "Finger", "given" : "J M", "non-dropping-particle" : "", "parse-names" : false, "suffix" : "" } ], "container-title" : "Management Science", "id" : "ITEM-1", "issue" : "2", "issued" : { "date-parts" : [ [ "1967", "10" ] ] }, "title" : "Verification of Computer Simulation Models", "type" : "article-journal", "volume" : "14" }, "uris" : [ "http://www.mendeley.com/documents/?uuid=6393ba96-b134-49fc-926b-556e2a4b661f" ] } ], "mendeley" : { "formattedCitation" : "(Naylor and Finger 1967)", "plainTextFormattedCitation" : "(Naylor and Finger 1967)", "previouslyFormattedCitation" : "(Naylor and Finger 1967)" }, "properties" : { "noteIndex" : 0 }, "schema" : "https://github.com/citation-style-language/schema/raw/master/csl-citation.json" }</w:instrText>
      </w:r>
      <w:r w:rsidR="00EA09A9">
        <w:fldChar w:fldCharType="separate"/>
      </w:r>
      <w:r w:rsidR="00EA09A9" w:rsidRPr="00EA09A9">
        <w:rPr>
          <w:noProof/>
        </w:rPr>
        <w:t>(Naylor and Finger 1967)</w:t>
      </w:r>
      <w:r w:rsidR="00EA09A9">
        <w:fldChar w:fldCharType="end"/>
      </w:r>
      <w:r w:rsidR="00EA09A9">
        <w:t xml:space="preserve">.  Our evaluation strategy follows </w:t>
      </w:r>
      <w:r w:rsidR="004D5C8E">
        <w:t>that advocated</w:t>
      </w:r>
      <w:r w:rsidR="00EA09A9">
        <w:t xml:space="preserve"> by Naylor and Finger, such that we will test and evaluate different observations of</w:t>
      </w:r>
      <w:r w:rsidR="009B74C4">
        <w:t xml:space="preserve"> the simulation for plausibility</w:t>
      </w:r>
      <w:r w:rsidR="00EA09A9">
        <w:t>.</w:t>
      </w:r>
      <w:r w:rsidR="009B74C4">
        <w:t xml:space="preserve">  We will execute the simulated problem domain in a variety of settings and repeat simulations in order to limit the impact of noise in observations.  </w:t>
      </w:r>
      <w:r w:rsidR="00EA09A9">
        <w:t xml:space="preserve">  We will</w:t>
      </w:r>
      <w:r w:rsidR="009B74C4">
        <w:t xml:space="preserve"> also</w:t>
      </w:r>
      <w:r w:rsidR="00EA09A9">
        <w:t xml:space="preserve"> check for example, for plausibility of simulation results in idealized</w:t>
      </w:r>
      <w:r w:rsidR="009B74C4">
        <w:t xml:space="preserve"> conditions </w:t>
      </w:r>
      <w:r w:rsidR="009B74C4">
        <w:fldChar w:fldCharType="begin" w:fldLock="1"/>
      </w:r>
      <w:r w:rsidR="009B74C4">
        <w:instrText>ADDIN CSL_CITATION { "citationItems" : [ { "id" : "ITEM-1", "itemData" : { "author" : [ { "dropping-particle" : "", "family" : "Shull", "given" : "Forrest", "non-dropping-particle" : "", "parse-names" : false, "suffix" : "" } ], "container-title" : "IEEE Software", "id" : "ITEM-1", "issue" : "5", "issued" : { "date-parts" : [ [ "2011" ] ] }, "page" : "4-8", "title" : "Assuring the Future? A Look at Validating Climate Model Software", "type" : "article-journal", "volume" : "28" }, "uris" : [ "http://www.mendeley.com/documents/?uuid=3e7590ed-bd10-405e-91af-fc47ec36fb38" ] } ], "mendeley" : { "formattedCitation" : "(Shull 2011)", "plainTextFormattedCitation" : "(Shull 2011)", "previouslyFormattedCitation" : "(Shull 2011)" }, "properties" : { "noteIndex" : 0 }, "schema" : "https://github.com/citation-style-language/schema/raw/master/csl-citation.json" }</w:instrText>
      </w:r>
      <w:r w:rsidR="009B74C4">
        <w:fldChar w:fldCharType="separate"/>
      </w:r>
      <w:r w:rsidR="009B74C4" w:rsidRPr="009B74C4">
        <w:rPr>
          <w:noProof/>
        </w:rPr>
        <w:t>(Shull 2011)</w:t>
      </w:r>
      <w:r w:rsidR="009B74C4">
        <w:fldChar w:fldCharType="end"/>
      </w:r>
      <w:r w:rsidR="009B74C4">
        <w:t xml:space="preserve"> and for results that cannot be possible in the real world </w:t>
      </w:r>
      <w:r w:rsidR="009B74C4">
        <w:fldChar w:fldCharType="begin" w:fldLock="1"/>
      </w:r>
      <w:r w:rsidR="00A610F5">
        <w:instrText>ADDIN CSL_CITATION { "citationItems" : [ { "id" : "ITEM-1", "itemData" : { "author" : [ { "dropping-particle" : "", "family" : "Weyuker", "given" : "Elaine J", "non-dropping-particle" : "", "parse-names" : false, "suffix" : "" } ], "container-title" : "The Computer Journal", "id" : "ITEM-1", "issue" : "4", "issued" : { "date-parts" : [ [ "1982" ] ] }, "page" : "465-470", "title" : "On Testing Non-testable Programs", "type" : "article-journal", "volume" : "25" }, "uris" : [ "http://www.mendeley.com/documents/?uuid=22d72350-3401-4135-81f2-8a1f1772ad2c" ] } ], "mendeley" : { "formattedCitation" : "(Weyuker 1982)", "plainTextFormattedCitation" : "(Weyuker 1982)", "previouslyFormattedCitation" : "(Weyuker 1982)" }, "properties" : { "noteIndex" : 0 }, "schema" : "https://github.com/citation-style-language/schema/raw/master/csl-citation.json" }</w:instrText>
      </w:r>
      <w:r w:rsidR="009B74C4">
        <w:fldChar w:fldCharType="separate"/>
      </w:r>
      <w:r w:rsidR="009B74C4" w:rsidRPr="009B74C4">
        <w:rPr>
          <w:noProof/>
        </w:rPr>
        <w:t>(Weyuker 1982)</w:t>
      </w:r>
      <w:r w:rsidR="009B74C4">
        <w:fldChar w:fldCharType="end"/>
      </w:r>
      <w:r w:rsidR="009B74C4">
        <w:t>.</w:t>
      </w:r>
    </w:p>
    <w:p w14:paraId="79E2639C" w14:textId="0F8CAC5D" w:rsidR="00801B65" w:rsidRDefault="00801B65" w:rsidP="009B74C4">
      <w:pPr>
        <w:pStyle w:val="Heading2"/>
      </w:pPr>
      <w:r>
        <w:t>Simulation Setup</w:t>
      </w:r>
    </w:p>
    <w:p w14:paraId="0BEA390F" w14:textId="4BCC6D66" w:rsidR="007D7F29" w:rsidRDefault="00633620" w:rsidP="00573C6D">
      <w:r>
        <w:t>Simulations of the problem do</w:t>
      </w:r>
      <w:r w:rsidR="00FD241B">
        <w:t xml:space="preserve">main were </w:t>
      </w:r>
      <w:r w:rsidR="00CE43DA">
        <w:t>configured as described in</w:t>
      </w:r>
      <w:r w:rsidR="00573C6D">
        <w:t xml:space="preserve"> </w:t>
      </w:r>
      <w:r w:rsidR="00573C6D">
        <w:fldChar w:fldCharType="begin"/>
      </w:r>
      <w:r w:rsidR="00573C6D">
        <w:instrText xml:space="preserve"> REF _Ref481744356 \h </w:instrText>
      </w:r>
      <w:r w:rsidR="00573C6D">
        <w:fldChar w:fldCharType="separate"/>
      </w:r>
      <w:r w:rsidR="00573C6D">
        <w:t xml:space="preserve">Table </w:t>
      </w:r>
      <w:r w:rsidR="00573C6D">
        <w:rPr>
          <w:noProof/>
        </w:rPr>
        <w:t>1</w:t>
      </w:r>
      <w:r w:rsidR="00573C6D">
        <w:fldChar w:fldCharType="end"/>
      </w:r>
      <w:r w:rsidR="00FD241B">
        <w:t xml:space="preserve">, </w:t>
      </w:r>
      <w:r w:rsidR="0019109E">
        <w:t>giving a total of 480</w:t>
      </w:r>
      <w:r w:rsidR="00FD241B">
        <w:t xml:space="preserve"> configurations.  A single source of randomness was initialized for each configurat</w:t>
      </w:r>
      <w:r w:rsidR="0019109E">
        <w:t>ion with a seed of 1.0 to provide for</w:t>
      </w:r>
      <w:r w:rsidR="00FD241B">
        <w:t xml:space="preserve"> repeatability of the experiment and to provide for com</w:t>
      </w:r>
      <w:r w:rsidR="00573C6D">
        <w:t>parison between configurations.</w:t>
      </w:r>
    </w:p>
    <w:p w14:paraId="5AA599DC" w14:textId="5CBF7E1A" w:rsidR="00573C6D" w:rsidRDefault="00573C6D" w:rsidP="00573C6D">
      <w:r>
        <w:t>All configurations were executed for a software development team of 3 actors, with simulations executing for a maximum of 500 ticks.  Each configuration was run for 25 different projects.  In order to measure the quality of system built by a simulation, the system was operated 10 times.  Operation of system entails random selection and operation of features for up to 750 features.  If a bug is manifested during operation then the system halts.  The average trace of the 10 operations of the system was recorded as the system’s mean time to failure</w:t>
      </w:r>
      <w:r w:rsidR="0019109E">
        <w:t xml:space="preserve"> (MTF)</w:t>
      </w:r>
      <w:r>
        <w:t>.</w:t>
      </w:r>
    </w:p>
    <w:p w14:paraId="42693F13" w14:textId="27E4F575" w:rsidR="00573C6D" w:rsidRDefault="00573C6D" w:rsidP="00573C6D">
      <w:r>
        <w:t xml:space="preserve">Software projects consisted of up between 1 and 6 features, with projects divided into small (2 chunks per feature) and large (4 chunks per feature). </w:t>
      </w:r>
      <w:r w:rsidR="004E2CE0">
        <w:t>Both the W</w:t>
      </w:r>
      <w:r>
        <w:t xml:space="preserve">aterfall and </w:t>
      </w:r>
      <w:r w:rsidR="004E2CE0">
        <w:t>TDD</w:t>
      </w:r>
      <w:r>
        <w:t xml:space="preserve"> </w:t>
      </w:r>
      <w:r w:rsidR="006E64F8">
        <w:t xml:space="preserve">SDLC </w:t>
      </w:r>
      <w:r w:rsidR="004E2CE0">
        <w:t>workflows</w:t>
      </w:r>
      <w:r>
        <w:t xml:space="preserve"> were simulated.  In either case, the </w:t>
      </w:r>
      <w:r w:rsidR="004E2CE0">
        <w:t xml:space="preserve">incomplete procedure </w:t>
      </w:r>
      <w:r>
        <w:t xml:space="preserve">distraction </w:t>
      </w:r>
      <w:r w:rsidR="00173D08">
        <w:t>aspect</w:t>
      </w:r>
      <w:r>
        <w:t xml:space="preserve"> was applied to either the high level software </w:t>
      </w:r>
      <w:r>
        <w:lastRenderedPageBreak/>
        <w:t xml:space="preserve">development workflow, or to the set of lower level set of development activity workflows (implementation, testing, debugging, </w:t>
      </w:r>
      <w:proofErr w:type="gramStart"/>
      <w:r>
        <w:t>refactoring</w:t>
      </w:r>
      <w:proofErr w:type="gramEnd"/>
      <w:r>
        <w:t xml:space="preserve"> and change management).  Specification was excluded as fuzzing this workflow would have prevented evaluation of the effect of fuzzing on other development activities.  The </w:t>
      </w:r>
      <w:proofErr w:type="spellStart"/>
      <w:r w:rsidRPr="00786AA2">
        <w:rPr>
          <w:rFonts w:ascii="Consolas" w:hAnsi="Consolas" w:cs="Consolas"/>
        </w:rPr>
        <w:t>incomplete_procedure</w:t>
      </w:r>
      <w:proofErr w:type="spellEnd"/>
      <w:r>
        <w:t xml:space="preserve"> distraction </w:t>
      </w:r>
      <w:r w:rsidR="004D5C8E">
        <w:t xml:space="preserve">fuzzing </w:t>
      </w:r>
      <w:r w:rsidR="00173D08">
        <w:t>aspect</w:t>
      </w:r>
      <w:r>
        <w:t xml:space="preserve"> was applied using the default probability mass function described above, with concen</w:t>
      </w:r>
      <w:r w:rsidR="00A25E66">
        <w:t>trations between 0.001 and 5.0.</w:t>
      </w:r>
      <w:r w:rsidR="0019109E">
        <w:t xml:space="preserve">  Results resulting from the simulations are stored in the </w:t>
      </w:r>
      <w:r w:rsidR="0019109E" w:rsidRPr="0019109E">
        <w:t>compare_workflows_result_01</w:t>
      </w:r>
      <w:r w:rsidR="0019109E">
        <w:t xml:space="preserve"> branch of the case study repository</w:t>
      </w:r>
      <w:r w:rsidR="00806BED">
        <w:t xml:space="preserve"> (ANON)</w:t>
      </w:r>
      <w:r w:rsidR="0019109E">
        <w:t>.</w:t>
      </w:r>
    </w:p>
    <w:tbl>
      <w:tblPr>
        <w:tblStyle w:val="TableGrid"/>
        <w:tblW w:w="8046" w:type="dxa"/>
        <w:jc w:val="center"/>
        <w:tblLook w:val="04A0" w:firstRow="1" w:lastRow="0" w:firstColumn="1" w:lastColumn="0" w:noHBand="0" w:noVBand="1"/>
      </w:tblPr>
      <w:tblGrid>
        <w:gridCol w:w="2660"/>
        <w:gridCol w:w="5386"/>
      </w:tblGrid>
      <w:tr w:rsidR="007D7F29" w14:paraId="3DE9D466" w14:textId="77777777" w:rsidTr="00573C6D">
        <w:trPr>
          <w:cantSplit/>
          <w:jc w:val="center"/>
        </w:trPr>
        <w:tc>
          <w:tcPr>
            <w:tcW w:w="2660" w:type="dxa"/>
          </w:tcPr>
          <w:p w14:paraId="3F6EFC06" w14:textId="77777777" w:rsidR="007D7F29" w:rsidRDefault="007D7F29" w:rsidP="00573C6D">
            <w:pPr>
              <w:keepNext/>
              <w:spacing w:before="60" w:after="60"/>
              <w:jc w:val="left"/>
            </w:pPr>
            <w:r>
              <w:t>Parameter</w:t>
            </w:r>
          </w:p>
        </w:tc>
        <w:tc>
          <w:tcPr>
            <w:tcW w:w="5386" w:type="dxa"/>
          </w:tcPr>
          <w:p w14:paraId="1FC75A8F" w14:textId="77777777" w:rsidR="007D7F29" w:rsidRDefault="007D7F29" w:rsidP="00573C6D">
            <w:pPr>
              <w:keepNext/>
              <w:spacing w:before="60" w:after="60"/>
              <w:jc w:val="left"/>
            </w:pPr>
            <w:r>
              <w:t>Values</w:t>
            </w:r>
          </w:p>
        </w:tc>
      </w:tr>
      <w:tr w:rsidR="007D7F29" w14:paraId="42A2975D" w14:textId="77777777" w:rsidTr="00573C6D">
        <w:trPr>
          <w:cantSplit/>
          <w:jc w:val="center"/>
        </w:trPr>
        <w:tc>
          <w:tcPr>
            <w:tcW w:w="2660" w:type="dxa"/>
          </w:tcPr>
          <w:p w14:paraId="4E862C96" w14:textId="77777777" w:rsidR="007D7F29" w:rsidRDefault="007D7F29" w:rsidP="00573C6D">
            <w:pPr>
              <w:keepNext/>
              <w:spacing w:before="60" w:after="60"/>
              <w:jc w:val="left"/>
            </w:pPr>
            <w:r>
              <w:t>Team Size</w:t>
            </w:r>
          </w:p>
        </w:tc>
        <w:tc>
          <w:tcPr>
            <w:tcW w:w="5386" w:type="dxa"/>
          </w:tcPr>
          <w:p w14:paraId="0C69670A" w14:textId="77777777" w:rsidR="007D7F29" w:rsidRDefault="007D7F29" w:rsidP="00573C6D">
            <w:pPr>
              <w:keepNext/>
              <w:spacing w:before="60" w:after="60"/>
              <w:jc w:val="left"/>
            </w:pPr>
            <w:r>
              <w:t>3</w:t>
            </w:r>
          </w:p>
        </w:tc>
      </w:tr>
      <w:tr w:rsidR="007D7F29" w14:paraId="271FFFFA" w14:textId="77777777" w:rsidTr="00573C6D">
        <w:trPr>
          <w:cantSplit/>
          <w:jc w:val="center"/>
        </w:trPr>
        <w:tc>
          <w:tcPr>
            <w:tcW w:w="2660" w:type="dxa"/>
          </w:tcPr>
          <w:p w14:paraId="7295B57B" w14:textId="2F8532CC" w:rsidR="007D7F29" w:rsidRDefault="00573C6D" w:rsidP="00573C6D">
            <w:pPr>
              <w:keepNext/>
              <w:spacing w:before="60" w:after="60"/>
              <w:jc w:val="left"/>
            </w:pPr>
            <w:r>
              <w:t>Max clock tick</w:t>
            </w:r>
          </w:p>
        </w:tc>
        <w:tc>
          <w:tcPr>
            <w:tcW w:w="5386" w:type="dxa"/>
          </w:tcPr>
          <w:p w14:paraId="746022B2" w14:textId="77777777" w:rsidR="007D7F29" w:rsidRDefault="007D7F29" w:rsidP="00573C6D">
            <w:pPr>
              <w:keepNext/>
              <w:spacing w:before="60" w:after="60"/>
              <w:jc w:val="left"/>
            </w:pPr>
            <w:r>
              <w:t>500</w:t>
            </w:r>
          </w:p>
        </w:tc>
      </w:tr>
      <w:tr w:rsidR="007D7F29" w14:paraId="6EFE652B" w14:textId="77777777" w:rsidTr="00573C6D">
        <w:trPr>
          <w:cantSplit/>
          <w:jc w:val="center"/>
        </w:trPr>
        <w:tc>
          <w:tcPr>
            <w:tcW w:w="2660" w:type="dxa"/>
          </w:tcPr>
          <w:p w14:paraId="11ABD04C" w14:textId="77777777" w:rsidR="007D7F29" w:rsidRDefault="007D7F29" w:rsidP="00573C6D">
            <w:pPr>
              <w:keepNext/>
              <w:spacing w:before="60" w:after="60"/>
              <w:jc w:val="left"/>
            </w:pPr>
            <w:r>
              <w:t>Plan</w:t>
            </w:r>
          </w:p>
        </w:tc>
        <w:tc>
          <w:tcPr>
            <w:tcW w:w="5386" w:type="dxa"/>
          </w:tcPr>
          <w:p w14:paraId="0762A91D" w14:textId="77777777" w:rsidR="007D7F29" w:rsidRDefault="007D7F29" w:rsidP="00573C6D">
            <w:pPr>
              <w:keepNext/>
              <w:spacing w:before="60" w:after="60"/>
              <w:jc w:val="left"/>
            </w:pPr>
            <w:r>
              <w:t>Waterfall, TDD</w:t>
            </w:r>
          </w:p>
        </w:tc>
      </w:tr>
      <w:tr w:rsidR="007D7F29" w14:paraId="09CF48A0" w14:textId="77777777" w:rsidTr="00573C6D">
        <w:trPr>
          <w:cantSplit/>
          <w:jc w:val="center"/>
        </w:trPr>
        <w:tc>
          <w:tcPr>
            <w:tcW w:w="2660" w:type="dxa"/>
          </w:tcPr>
          <w:p w14:paraId="307C2632" w14:textId="77777777" w:rsidR="007D7F29" w:rsidRDefault="007D7F29" w:rsidP="00573C6D">
            <w:pPr>
              <w:keepNext/>
              <w:spacing w:before="60" w:after="60"/>
              <w:jc w:val="left"/>
            </w:pPr>
            <w:r>
              <w:t>Feature Size</w:t>
            </w:r>
          </w:p>
        </w:tc>
        <w:tc>
          <w:tcPr>
            <w:tcW w:w="5386" w:type="dxa"/>
          </w:tcPr>
          <w:p w14:paraId="25D22482" w14:textId="77777777" w:rsidR="007D7F29" w:rsidRDefault="007D7F29" w:rsidP="00573C6D">
            <w:pPr>
              <w:keepNext/>
              <w:spacing w:before="60" w:after="60"/>
              <w:jc w:val="left"/>
            </w:pPr>
            <w:r>
              <w:t>2, 4</w:t>
            </w:r>
          </w:p>
        </w:tc>
      </w:tr>
      <w:tr w:rsidR="007D7F29" w14:paraId="623EE922" w14:textId="77777777" w:rsidTr="00573C6D">
        <w:trPr>
          <w:cantSplit/>
          <w:jc w:val="center"/>
        </w:trPr>
        <w:tc>
          <w:tcPr>
            <w:tcW w:w="2660" w:type="dxa"/>
          </w:tcPr>
          <w:p w14:paraId="7021DAD8" w14:textId="77777777" w:rsidR="007D7F29" w:rsidRDefault="007D7F29" w:rsidP="00573C6D">
            <w:pPr>
              <w:keepNext/>
              <w:spacing w:before="60" w:after="60"/>
              <w:jc w:val="left"/>
            </w:pPr>
            <w:r>
              <w:t>#Features to implement</w:t>
            </w:r>
          </w:p>
        </w:tc>
        <w:tc>
          <w:tcPr>
            <w:tcW w:w="5386" w:type="dxa"/>
          </w:tcPr>
          <w:p w14:paraId="5DD57D90" w14:textId="77777777" w:rsidR="007D7F29" w:rsidRDefault="007D7F29" w:rsidP="00573C6D">
            <w:pPr>
              <w:keepNext/>
              <w:spacing w:before="60" w:after="60"/>
              <w:jc w:val="left"/>
            </w:pPr>
            <w:r>
              <w:t>1, 2, 3, 4, 5, 6</w:t>
            </w:r>
          </w:p>
        </w:tc>
      </w:tr>
      <w:tr w:rsidR="007D7F29" w14:paraId="755C8F18" w14:textId="77777777" w:rsidTr="00573C6D">
        <w:trPr>
          <w:cantSplit/>
          <w:jc w:val="center"/>
        </w:trPr>
        <w:tc>
          <w:tcPr>
            <w:tcW w:w="2660" w:type="dxa"/>
          </w:tcPr>
          <w:p w14:paraId="2282A5CE" w14:textId="16AF9FA7" w:rsidR="007D7F29" w:rsidRDefault="004D5C8E" w:rsidP="00573C6D">
            <w:pPr>
              <w:keepNext/>
              <w:spacing w:before="60" w:after="60"/>
              <w:jc w:val="left"/>
            </w:pPr>
            <w:r>
              <w:t>Fuzzing</w:t>
            </w:r>
          </w:p>
        </w:tc>
        <w:tc>
          <w:tcPr>
            <w:tcW w:w="5386" w:type="dxa"/>
          </w:tcPr>
          <w:p w14:paraId="091F8B42" w14:textId="77777777" w:rsidR="007D7F29" w:rsidRDefault="007D7F29" w:rsidP="00573C6D">
            <w:pPr>
              <w:keepNext/>
              <w:spacing w:before="60" w:after="60"/>
              <w:jc w:val="left"/>
            </w:pPr>
            <w:r>
              <w:t>[Waterfall, Test Driven Development],</w:t>
            </w:r>
          </w:p>
          <w:p w14:paraId="1A2E1807" w14:textId="77777777" w:rsidR="007D7F29" w:rsidRDefault="007D7F29" w:rsidP="00573C6D">
            <w:pPr>
              <w:keepNext/>
              <w:spacing w:before="60" w:after="60"/>
              <w:jc w:val="left"/>
            </w:pPr>
            <w:r>
              <w:t>[Change management, Testing, Implementation, Debugging, Refactoring]</w:t>
            </w:r>
          </w:p>
        </w:tc>
      </w:tr>
      <w:tr w:rsidR="007D7F29" w14:paraId="7EAEFA39" w14:textId="77777777" w:rsidTr="00573C6D">
        <w:trPr>
          <w:cantSplit/>
          <w:jc w:val="center"/>
        </w:trPr>
        <w:tc>
          <w:tcPr>
            <w:tcW w:w="2660" w:type="dxa"/>
          </w:tcPr>
          <w:p w14:paraId="7AEA81A7" w14:textId="77777777" w:rsidR="007D7F29" w:rsidRDefault="007D7F29" w:rsidP="00573C6D">
            <w:pPr>
              <w:keepNext/>
              <w:spacing w:before="60" w:after="60"/>
              <w:jc w:val="left"/>
            </w:pPr>
            <w:r>
              <w:t>Fuzzing concentrations</w:t>
            </w:r>
          </w:p>
        </w:tc>
        <w:tc>
          <w:tcPr>
            <w:tcW w:w="5386" w:type="dxa"/>
          </w:tcPr>
          <w:p w14:paraId="117CE021" w14:textId="77777777" w:rsidR="007D7F29" w:rsidRDefault="007D7F29" w:rsidP="00573C6D">
            <w:pPr>
              <w:keepNext/>
              <w:spacing w:before="60" w:after="60"/>
              <w:jc w:val="left"/>
            </w:pPr>
            <w:r>
              <w:t>0.001, 0.002, 0.005, 0.01, 0.02, 0.05, 0.2, 0.5, 1.0, 5.0</w:t>
            </w:r>
          </w:p>
        </w:tc>
      </w:tr>
      <w:tr w:rsidR="007D7F29" w14:paraId="323B5083" w14:textId="77777777" w:rsidTr="00573C6D">
        <w:trPr>
          <w:cantSplit/>
          <w:jc w:val="center"/>
        </w:trPr>
        <w:tc>
          <w:tcPr>
            <w:tcW w:w="2660" w:type="dxa"/>
          </w:tcPr>
          <w:p w14:paraId="19C24B4E" w14:textId="77777777" w:rsidR="007D7F29" w:rsidRDefault="007D7F29" w:rsidP="00573C6D">
            <w:pPr>
              <w:keepNext/>
              <w:spacing w:before="60" w:after="60"/>
              <w:jc w:val="left"/>
            </w:pPr>
            <w:r>
              <w:t>Projects per configuration</w:t>
            </w:r>
          </w:p>
        </w:tc>
        <w:tc>
          <w:tcPr>
            <w:tcW w:w="5386" w:type="dxa"/>
          </w:tcPr>
          <w:p w14:paraId="4DCFA6B5" w14:textId="77777777" w:rsidR="007D7F29" w:rsidRDefault="007D7F29" w:rsidP="00573C6D">
            <w:pPr>
              <w:keepNext/>
              <w:spacing w:before="60" w:after="60"/>
              <w:jc w:val="left"/>
            </w:pPr>
            <w:r>
              <w:t>25</w:t>
            </w:r>
          </w:p>
        </w:tc>
      </w:tr>
      <w:tr w:rsidR="007D7F29" w14:paraId="4C05A9B3" w14:textId="77777777" w:rsidTr="00573C6D">
        <w:trPr>
          <w:cantSplit/>
          <w:jc w:val="center"/>
        </w:trPr>
        <w:tc>
          <w:tcPr>
            <w:tcW w:w="2660" w:type="dxa"/>
          </w:tcPr>
          <w:p w14:paraId="288C7481" w14:textId="77777777" w:rsidR="007D7F29" w:rsidRDefault="007D7F29" w:rsidP="00573C6D">
            <w:pPr>
              <w:keepNext/>
              <w:spacing w:before="60" w:after="60"/>
              <w:jc w:val="left"/>
            </w:pPr>
            <w:r>
              <w:t>System operation traces</w:t>
            </w:r>
          </w:p>
        </w:tc>
        <w:tc>
          <w:tcPr>
            <w:tcW w:w="5386" w:type="dxa"/>
          </w:tcPr>
          <w:p w14:paraId="2F5E3435" w14:textId="77777777" w:rsidR="007D7F29" w:rsidRDefault="007D7F29" w:rsidP="00573C6D">
            <w:pPr>
              <w:keepNext/>
              <w:spacing w:before="60" w:after="60"/>
              <w:jc w:val="left"/>
            </w:pPr>
            <w:r>
              <w:t>10</w:t>
            </w:r>
          </w:p>
        </w:tc>
      </w:tr>
      <w:tr w:rsidR="007D7F29" w14:paraId="4665D878" w14:textId="77777777" w:rsidTr="00573C6D">
        <w:trPr>
          <w:cantSplit/>
          <w:jc w:val="center"/>
        </w:trPr>
        <w:tc>
          <w:tcPr>
            <w:tcW w:w="2660" w:type="dxa"/>
          </w:tcPr>
          <w:p w14:paraId="104C06B5" w14:textId="77777777" w:rsidR="007D7F29" w:rsidRDefault="007D7F29" w:rsidP="00573C6D">
            <w:pPr>
              <w:keepNext/>
              <w:spacing w:before="60" w:after="60"/>
              <w:jc w:val="left"/>
            </w:pPr>
            <w:r>
              <w:t>Max trace length</w:t>
            </w:r>
          </w:p>
        </w:tc>
        <w:tc>
          <w:tcPr>
            <w:tcW w:w="5386" w:type="dxa"/>
          </w:tcPr>
          <w:p w14:paraId="4FA9F697" w14:textId="77777777" w:rsidR="007D7F29" w:rsidRDefault="007D7F29" w:rsidP="00573C6D">
            <w:pPr>
              <w:keepNext/>
              <w:spacing w:before="60" w:after="60"/>
              <w:jc w:val="left"/>
            </w:pPr>
            <w:r>
              <w:t>750</w:t>
            </w:r>
          </w:p>
        </w:tc>
      </w:tr>
    </w:tbl>
    <w:p w14:paraId="706074D5" w14:textId="6738D8E3" w:rsidR="007D7F29" w:rsidRPr="00801B65" w:rsidRDefault="00573C6D" w:rsidP="00573C6D">
      <w:pPr>
        <w:pStyle w:val="Caption"/>
      </w:pPr>
      <w:bookmarkStart w:id="1" w:name="_Ref481744356"/>
      <w:r>
        <w:t xml:space="preserve">Table </w:t>
      </w:r>
      <w:fldSimple w:instr=" SEQ Table \* ARABIC ">
        <w:r>
          <w:rPr>
            <w:noProof/>
          </w:rPr>
          <w:t>1</w:t>
        </w:r>
      </w:fldSimple>
      <w:bookmarkEnd w:id="1"/>
      <w:r>
        <w:t xml:space="preserve"> </w:t>
      </w:r>
      <w:r w:rsidRPr="00573C6D">
        <w:t>Summary of Experimental Evaluation Variables</w:t>
      </w:r>
    </w:p>
    <w:p w14:paraId="0324F50D" w14:textId="4C820CDF" w:rsidR="00FD241B" w:rsidRDefault="002C12F5" w:rsidP="003C37AE">
      <w:pPr>
        <w:pStyle w:val="Heading2"/>
      </w:pPr>
      <w:r>
        <w:t>Simulations with no Fuzzing</w:t>
      </w:r>
    </w:p>
    <w:p w14:paraId="13C7A868" w14:textId="77777777" w:rsidR="003C37AE" w:rsidRDefault="003C37AE" w:rsidP="00801B65">
      <w:r>
        <w:t>As a first step in evaluating the plausibility of the problem domain representation, configurations where no fuzzing was applied were considered.  Two hypotheses were developed to test expectations about the problem domain.</w:t>
      </w:r>
    </w:p>
    <w:p w14:paraId="7224B259" w14:textId="23480B59" w:rsidR="003C37AE" w:rsidRDefault="003C37AE" w:rsidP="00801B65">
      <w:r>
        <w:t xml:space="preserve">It was first hypothesized that there would be an exponential relationship between the size of a project and the number of commits, due to the number of additional modifications, tests, debugging and refactoring activities that would be required as the project grew in scale.  </w:t>
      </w:r>
      <w:r w:rsidR="001161F2">
        <w:fldChar w:fldCharType="begin"/>
      </w:r>
      <w:r w:rsidR="001161F2">
        <w:instrText xml:space="preserve"> REF _Ref481740216 \h </w:instrText>
      </w:r>
      <w:r w:rsidR="001161F2">
        <w:fldChar w:fldCharType="separate"/>
      </w:r>
      <w:r w:rsidR="001161F2">
        <w:t xml:space="preserve">Figure </w:t>
      </w:r>
      <w:r w:rsidR="001161F2">
        <w:rPr>
          <w:noProof/>
        </w:rPr>
        <w:t>6</w:t>
      </w:r>
      <w:r w:rsidR="001161F2">
        <w:fldChar w:fldCharType="end"/>
      </w:r>
      <w:r w:rsidR="001161F2">
        <w:t xml:space="preserve">(a) </w:t>
      </w:r>
      <w:r>
        <w:t xml:space="preserve">illustrates that the problem domain conforms </w:t>
      </w:r>
      <w:r w:rsidR="006E64F8">
        <w:t>to</w:t>
      </w:r>
      <w:r>
        <w:t xml:space="preserve"> this expectation, with total number of commits growing exponentially as the project increases in size.  The plot also distinguishes between small (blue) and large (red) feature projects, showing that the total number of commits in these types of projects is clearly distinguishable, and that the total number of commits for smaller feature projects (i.e. with fewer inter-dependencies within chunks) grows more slowly than for larger feature projects.</w:t>
      </w:r>
    </w:p>
    <w:p w14:paraId="1411461D" w14:textId="6DBAD41E" w:rsidR="00573C6D" w:rsidRDefault="00573C6D" w:rsidP="00801B65">
      <w:r>
        <w:t>A second hypothesis considered the relationship between proje</w:t>
      </w:r>
      <w:r w:rsidR="0019109E">
        <w:t>ct size and MTF</w:t>
      </w:r>
      <w:r>
        <w:t xml:space="preserve"> for projects without fuzzing. It was hypothesized that larger projects would have a lower MTF, because the additional complexity experienced by larger projects would increase the probability of a bug being manifested.  Again, </w:t>
      </w:r>
      <w:r>
        <w:fldChar w:fldCharType="begin"/>
      </w:r>
      <w:r>
        <w:instrText xml:space="preserve"> REF _Ref481740216 \h </w:instrText>
      </w:r>
      <w:r>
        <w:fldChar w:fldCharType="separate"/>
      </w:r>
      <w:r>
        <w:t xml:space="preserve">Figure </w:t>
      </w:r>
      <w:r>
        <w:rPr>
          <w:noProof/>
        </w:rPr>
        <w:t>6</w:t>
      </w:r>
      <w:r>
        <w:fldChar w:fldCharType="end"/>
      </w:r>
      <w:r>
        <w:t>(b) confirms this expectation, with the MTF of projects declining rapidly towards 4000 ticks and then stabilizing.  The stabilization may occur because refactoring efforts limit inter-feature dependency (and so de-coupling features from one another) but not intra-feature dependency.</w:t>
      </w:r>
    </w:p>
    <w:p w14:paraId="34D45BCC" w14:textId="6F263D6D" w:rsidR="00573C6D" w:rsidRDefault="00573C6D" w:rsidP="00801B65">
      <w:r>
        <w:t xml:space="preserve">These two assessments suggest the model and workflows developed is plausible and is representative of the problem domain.  The simplified simulations did not reveal impossible situations, such as larger projects experiencing fewer commits, </w:t>
      </w:r>
      <w:r w:rsidR="0019109E">
        <w:t>or MTF</w:t>
      </w:r>
      <w:r>
        <w:t xml:space="preserve"> declining below zero.  Similarly, without the </w:t>
      </w:r>
      <w:r w:rsidR="006E64F8">
        <w:t>application</w:t>
      </w:r>
      <w:r>
        <w:t xml:space="preserve"> of fuzzing, all projects were fully implemented and there was little difference </w:t>
      </w:r>
      <w:r w:rsidR="006E64F8">
        <w:t>between the performance of the W</w:t>
      </w:r>
      <w:r>
        <w:t xml:space="preserve">aterfall and </w:t>
      </w:r>
      <w:r w:rsidR="006E64F8">
        <w:t>TDD SDLCs</w:t>
      </w:r>
      <w:r w:rsidR="00A25E66">
        <w:t>.</w:t>
      </w:r>
    </w:p>
    <w:tbl>
      <w:tblPr>
        <w:tblStyle w:val="TableGrid"/>
        <w:tblW w:w="9356" w:type="dxa"/>
        <w:tblInd w:w="108" w:type="dxa"/>
        <w:tblLook w:val="04A0" w:firstRow="1" w:lastRow="0" w:firstColumn="1" w:lastColumn="0" w:noHBand="0" w:noVBand="1"/>
      </w:tblPr>
      <w:tblGrid>
        <w:gridCol w:w="4788"/>
        <w:gridCol w:w="4568"/>
      </w:tblGrid>
      <w:tr w:rsidR="00073D54" w14:paraId="3B15AA61" w14:textId="77777777" w:rsidTr="00073D54">
        <w:tc>
          <w:tcPr>
            <w:tcW w:w="4788" w:type="dxa"/>
          </w:tcPr>
          <w:p w14:paraId="226ED67B" w14:textId="0DD79D3A" w:rsidR="00073D54" w:rsidRDefault="00887DD8" w:rsidP="0068662A">
            <w:pPr>
              <w:keepNext/>
              <w:jc w:val="center"/>
            </w:pPr>
            <w:r>
              <w:lastRenderedPageBreak/>
              <w:pict w14:anchorId="23B771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11.5pt;height:157.5pt">
                  <v:imagedata r:id="rId10" o:title="commits_against_project_size_for_0_fuzz_simulations"/>
                </v:shape>
              </w:pict>
            </w:r>
          </w:p>
          <w:p w14:paraId="6C3A001A" w14:textId="0D485C6C" w:rsidR="001161F2" w:rsidRPr="00F71A86" w:rsidRDefault="001161F2" w:rsidP="001161F2">
            <w:pPr>
              <w:keepNext/>
              <w:jc w:val="center"/>
              <w:rPr>
                <w:sz w:val="16"/>
                <w:szCs w:val="16"/>
              </w:rPr>
            </w:pPr>
            <w:r w:rsidRPr="00F71A86">
              <w:rPr>
                <w:sz w:val="16"/>
                <w:szCs w:val="16"/>
              </w:rPr>
              <w:t>(a) Commits against project size for small (blue) and large (red) feature projects.</w:t>
            </w:r>
          </w:p>
        </w:tc>
        <w:tc>
          <w:tcPr>
            <w:tcW w:w="4568" w:type="dxa"/>
          </w:tcPr>
          <w:p w14:paraId="2C0E5F0C" w14:textId="72714B13" w:rsidR="00073D54" w:rsidRDefault="00887DD8" w:rsidP="008A6633">
            <w:pPr>
              <w:keepNext/>
              <w:jc w:val="center"/>
              <w:rPr>
                <w:noProof/>
                <w:lang w:val="en-GB" w:eastAsia="en-GB"/>
              </w:rPr>
            </w:pPr>
            <w:r>
              <w:rPr>
                <w:noProof/>
                <w:lang w:val="en-GB" w:eastAsia="en-GB"/>
              </w:rPr>
              <w:pict w14:anchorId="7F59FE07">
                <v:shape id="_x0000_i1030" type="#_x0000_t75" style="width:211.5pt;height:157.5pt">
                  <v:imagedata r:id="rId11" o:title="mtf_against_commits_for_0_fuzz_simluations"/>
                </v:shape>
              </w:pict>
            </w:r>
          </w:p>
          <w:p w14:paraId="0822D36D" w14:textId="5D0A275D" w:rsidR="001161F2" w:rsidRPr="00F71A86" w:rsidRDefault="000F4E1E" w:rsidP="000F4E1E">
            <w:pPr>
              <w:keepNext/>
              <w:jc w:val="center"/>
              <w:rPr>
                <w:sz w:val="16"/>
                <w:szCs w:val="16"/>
              </w:rPr>
            </w:pPr>
            <w:r>
              <w:rPr>
                <w:noProof/>
                <w:sz w:val="16"/>
                <w:szCs w:val="16"/>
                <w:lang w:val="en-GB" w:eastAsia="en-GB"/>
              </w:rPr>
              <w:t>(b) Mean time to failure for W</w:t>
            </w:r>
            <w:r w:rsidR="001161F2" w:rsidRPr="00F71A86">
              <w:rPr>
                <w:noProof/>
                <w:sz w:val="16"/>
                <w:szCs w:val="16"/>
                <w:lang w:val="en-GB" w:eastAsia="en-GB"/>
              </w:rPr>
              <w:t xml:space="preserve">aterfall (blue) and </w:t>
            </w:r>
            <w:r>
              <w:rPr>
                <w:noProof/>
                <w:sz w:val="16"/>
                <w:szCs w:val="16"/>
                <w:lang w:val="en-GB" w:eastAsia="en-GB"/>
              </w:rPr>
              <w:t>TDD</w:t>
            </w:r>
            <w:r w:rsidR="001161F2" w:rsidRPr="00F71A86">
              <w:rPr>
                <w:noProof/>
                <w:sz w:val="16"/>
                <w:szCs w:val="16"/>
                <w:lang w:val="en-GB" w:eastAsia="en-GB"/>
              </w:rPr>
              <w:t xml:space="preserve"> (red) projects.</w:t>
            </w:r>
          </w:p>
        </w:tc>
      </w:tr>
    </w:tbl>
    <w:p w14:paraId="2BA0D18E" w14:textId="7DE27606" w:rsidR="0068662A" w:rsidRDefault="008A6633" w:rsidP="008A6633">
      <w:pPr>
        <w:pStyle w:val="Caption"/>
      </w:pPr>
      <w:bookmarkStart w:id="2" w:name="_Ref481740216"/>
      <w:r>
        <w:t xml:space="preserve">Figure </w:t>
      </w:r>
      <w:fldSimple w:instr=" SEQ Figure \* ARABIC ">
        <w:r w:rsidR="00F71A86">
          <w:rPr>
            <w:noProof/>
          </w:rPr>
          <w:t>6</w:t>
        </w:r>
      </w:fldSimple>
      <w:bookmarkEnd w:id="2"/>
      <w:r>
        <w:t xml:space="preserve"> </w:t>
      </w:r>
      <w:r w:rsidR="006E64F8">
        <w:t>Scatter plots</w:t>
      </w:r>
      <w:r>
        <w:t xml:space="preserve"> of software development simulations without fuzzing.</w:t>
      </w:r>
    </w:p>
    <w:p w14:paraId="4881A580" w14:textId="30B6FA64" w:rsidR="00CD407C" w:rsidRDefault="00CD407C" w:rsidP="0042086E">
      <w:pPr>
        <w:pStyle w:val="Heading2"/>
      </w:pPr>
      <w:r>
        <w:t>Simulations with Fuzzing</w:t>
      </w:r>
    </w:p>
    <w:p w14:paraId="0D515BBC" w14:textId="7F3C4C0C" w:rsidR="0042086E" w:rsidRDefault="0042086E" w:rsidP="00CD407C">
      <w:r>
        <w:t xml:space="preserve">We now proceed to </w:t>
      </w:r>
      <w:r w:rsidR="009742A9">
        <w:t>compare the performance of the two software development strategies when subject to variable behavior caused by distraction.</w:t>
      </w:r>
      <w:r w:rsidR="00A610F5">
        <w:t xml:space="preserve">  </w:t>
      </w:r>
      <w:r w:rsidR="00B83CA6">
        <w:t>There is a general perception amongst software developers that TDD is a more resilient software development strategy</w:t>
      </w:r>
      <w:r w:rsidR="000F4E1E">
        <w:t>, although little empirical evidence exists to support this consensus</w:t>
      </w:r>
      <w:r w:rsidR="00B83CA6">
        <w:t>.</w:t>
      </w:r>
      <w:r w:rsidR="000F4E1E">
        <w:t xml:space="preserve">  </w:t>
      </w:r>
      <w:r w:rsidR="00B83CA6">
        <w:t xml:space="preserve"> </w:t>
      </w:r>
      <w:r w:rsidR="00A610F5">
        <w:t xml:space="preserve">Two aspects of the effect of fuzzing are </w:t>
      </w:r>
      <w:r w:rsidR="000F4E1E">
        <w:t xml:space="preserve">therefore </w:t>
      </w:r>
      <w:r w:rsidR="00A610F5">
        <w:t>explored: feature completion and resulting system mean time to failure</w:t>
      </w:r>
      <w:r w:rsidR="00561C8E">
        <w:t xml:space="preserve"> (MTF)</w:t>
      </w:r>
      <w:r w:rsidR="00A610F5">
        <w:t>.</w:t>
      </w:r>
      <w:r w:rsidR="00F81525">
        <w:t xml:space="preserve">  </w:t>
      </w:r>
      <w:r w:rsidR="00B83CA6">
        <w:t xml:space="preserve">  </w:t>
      </w:r>
    </w:p>
    <w:p w14:paraId="10E9A3DB" w14:textId="7C62169A" w:rsidR="00CE30B3" w:rsidRDefault="00EA46B6" w:rsidP="00CD407C">
      <w:r>
        <w:fldChar w:fldCharType="begin"/>
      </w:r>
      <w:r>
        <w:instrText xml:space="preserve"> REF _Ref481744674 \h </w:instrText>
      </w:r>
      <w:r>
        <w:fldChar w:fldCharType="separate"/>
      </w:r>
      <w:r>
        <w:t xml:space="preserve">Figure </w:t>
      </w:r>
      <w:r>
        <w:rPr>
          <w:noProof/>
        </w:rPr>
        <w:t>7</w:t>
      </w:r>
      <w:r>
        <w:fldChar w:fldCharType="end"/>
      </w:r>
      <w:r>
        <w:t xml:space="preserve"> shows </w:t>
      </w:r>
      <w:r w:rsidR="006E64F8">
        <w:t xml:space="preserve">scatter </w:t>
      </w:r>
      <w:r>
        <w:t xml:space="preserve">plots for the effect of </w:t>
      </w:r>
      <w:r w:rsidR="006E64F8">
        <w:t>distraction fuzzing</w:t>
      </w:r>
      <w:r>
        <w:t xml:space="preserve"> for subsets of workflows.  In both plots, the number of features completed for Waterfall directed projects is plotted in red and </w:t>
      </w:r>
      <w:r w:rsidR="00A61CF4">
        <w:t xml:space="preserve">in blue </w:t>
      </w:r>
      <w:r w:rsidR="00315147">
        <w:t>for TDD</w:t>
      </w:r>
      <w:r w:rsidR="000F4E1E">
        <w:t xml:space="preserve"> against the total number of statements removed by fuzzing</w:t>
      </w:r>
      <w:r w:rsidR="00315147">
        <w:t xml:space="preserve">.  </w:t>
      </w:r>
      <w:r w:rsidR="00315147">
        <w:fldChar w:fldCharType="begin"/>
      </w:r>
      <w:r w:rsidR="00315147">
        <w:instrText xml:space="preserve"> REF _Ref481744674 \h </w:instrText>
      </w:r>
      <w:r w:rsidR="00315147">
        <w:fldChar w:fldCharType="separate"/>
      </w:r>
      <w:r w:rsidR="00315147">
        <w:t xml:space="preserve">Figure </w:t>
      </w:r>
      <w:r w:rsidR="00315147">
        <w:rPr>
          <w:noProof/>
        </w:rPr>
        <w:t>7</w:t>
      </w:r>
      <w:r w:rsidR="00315147">
        <w:fldChar w:fldCharType="end"/>
      </w:r>
      <w:r w:rsidR="00315147">
        <w:t>(a) shows the effect when only the high level software development (</w:t>
      </w:r>
      <w:r w:rsidR="004E2CE0">
        <w:t>Waterfall or TDD) is fuzzed, whereas Figure 7(b) shows the effect of fuzzing lower level activities (change management, implementation etc.).</w:t>
      </w:r>
      <w:r w:rsidR="00F81525">
        <w:t xml:space="preserve">  Both figures clearly demonstrate that </w:t>
      </w:r>
      <w:r w:rsidR="006E64F8">
        <w:t>in the simulations</w:t>
      </w:r>
      <w:r w:rsidR="00A61CF4">
        <w:t xml:space="preserve"> increasing</w:t>
      </w:r>
      <w:r w:rsidR="006E64F8">
        <w:t xml:space="preserve"> </w:t>
      </w:r>
      <w:r w:rsidR="00A61CF4">
        <w:t xml:space="preserve">fuzzing causes a decline in the number of completed features.  However, in both configurations, </w:t>
      </w:r>
      <w:r w:rsidR="006E64F8">
        <w:t xml:space="preserve">TDD is more resilient to </w:t>
      </w:r>
      <w:r w:rsidR="00A61CF4">
        <w:t>distraction fuzzing than W</w:t>
      </w:r>
      <w:r w:rsidR="006E64F8">
        <w:t xml:space="preserve">aterfall.  </w:t>
      </w:r>
    </w:p>
    <w:tbl>
      <w:tblPr>
        <w:tblStyle w:val="TableGrid"/>
        <w:tblW w:w="0" w:type="auto"/>
        <w:tblInd w:w="108" w:type="dxa"/>
        <w:tblLook w:val="04A0" w:firstRow="1" w:lastRow="0" w:firstColumn="1" w:lastColumn="0" w:noHBand="0" w:noVBand="1"/>
      </w:tblPr>
      <w:tblGrid>
        <w:gridCol w:w="4716"/>
        <w:gridCol w:w="4716"/>
      </w:tblGrid>
      <w:tr w:rsidR="00561C8E" w14:paraId="3AE5B502" w14:textId="77777777" w:rsidTr="0074276B">
        <w:trPr>
          <w:cantSplit/>
        </w:trPr>
        <w:tc>
          <w:tcPr>
            <w:tcW w:w="4680" w:type="dxa"/>
          </w:tcPr>
          <w:p w14:paraId="7F1E4841" w14:textId="1C94C84A" w:rsidR="00561C8E" w:rsidRDefault="002C1C7B" w:rsidP="00A25E66">
            <w:pPr>
              <w:keepNext/>
            </w:pPr>
            <w:r>
              <w:pict w14:anchorId="12D47A87">
                <v:shape id="_x0000_i1025" type="#_x0000_t75" style="width:225pt;height:178.5pt">
                  <v:imagedata r:id="rId12" o:title="features_against_total_fuzz_WT"/>
                </v:shape>
              </w:pict>
            </w:r>
          </w:p>
          <w:p w14:paraId="62640372" w14:textId="69CB32D4" w:rsidR="00561C8E" w:rsidRPr="00F71A86" w:rsidRDefault="00561C8E" w:rsidP="00A25E66">
            <w:pPr>
              <w:keepNext/>
              <w:jc w:val="center"/>
              <w:rPr>
                <w:sz w:val="16"/>
                <w:szCs w:val="16"/>
              </w:rPr>
            </w:pPr>
            <w:r w:rsidRPr="00F71A86">
              <w:rPr>
                <w:sz w:val="16"/>
                <w:szCs w:val="16"/>
              </w:rPr>
              <w:t xml:space="preserve">(a) </w:t>
            </w:r>
            <w:r w:rsidR="0074276B" w:rsidRPr="00F71A86">
              <w:rPr>
                <w:sz w:val="16"/>
                <w:szCs w:val="16"/>
              </w:rPr>
              <w:t xml:space="preserve">Fuzzing of Waterfall and Test Driven Development </w:t>
            </w:r>
            <w:r w:rsidR="00A61CF4">
              <w:rPr>
                <w:sz w:val="16"/>
                <w:szCs w:val="16"/>
              </w:rPr>
              <w:t xml:space="preserve">SDLC </w:t>
            </w:r>
            <w:r w:rsidR="0074276B" w:rsidRPr="00F71A86">
              <w:rPr>
                <w:sz w:val="16"/>
                <w:szCs w:val="16"/>
              </w:rPr>
              <w:t>workflows</w:t>
            </w:r>
            <w:r w:rsidRPr="00F71A86">
              <w:rPr>
                <w:sz w:val="16"/>
                <w:szCs w:val="16"/>
              </w:rPr>
              <w:t>.</w:t>
            </w:r>
          </w:p>
        </w:tc>
        <w:tc>
          <w:tcPr>
            <w:tcW w:w="4676" w:type="dxa"/>
          </w:tcPr>
          <w:p w14:paraId="0FEC8E55" w14:textId="65C46307" w:rsidR="00561C8E" w:rsidRDefault="002C1C7B" w:rsidP="00A25E66">
            <w:pPr>
              <w:keepNext/>
            </w:pPr>
            <w:r>
              <w:rPr>
                <w:noProof/>
                <w:lang w:val="en-GB" w:eastAsia="en-GB"/>
              </w:rPr>
              <w:pict w14:anchorId="3A17E0FB">
                <v:shape id="_x0000_i1026" type="#_x0000_t75" style="width:225pt;height:178.5pt">
                  <v:imagedata r:id="rId13" o:title="features_against_total_fuzz_CTIDR"/>
                </v:shape>
              </w:pict>
            </w:r>
          </w:p>
          <w:p w14:paraId="31E50B0D" w14:textId="38E4060D" w:rsidR="00561C8E" w:rsidRPr="00F71A86" w:rsidRDefault="0074276B" w:rsidP="00A25E66">
            <w:pPr>
              <w:keepNext/>
              <w:jc w:val="center"/>
              <w:rPr>
                <w:sz w:val="16"/>
                <w:szCs w:val="16"/>
              </w:rPr>
            </w:pPr>
            <w:r w:rsidRPr="00F71A86">
              <w:rPr>
                <w:sz w:val="16"/>
                <w:szCs w:val="16"/>
              </w:rPr>
              <w:t>(b) Fuzzing of Change M</w:t>
            </w:r>
            <w:r w:rsidR="00561C8E" w:rsidRPr="00F71A86">
              <w:rPr>
                <w:sz w:val="16"/>
                <w:szCs w:val="16"/>
              </w:rPr>
              <w:t xml:space="preserve">anagement, </w:t>
            </w:r>
            <w:r w:rsidRPr="00F71A86">
              <w:rPr>
                <w:sz w:val="16"/>
                <w:szCs w:val="16"/>
              </w:rPr>
              <w:t>T</w:t>
            </w:r>
            <w:r w:rsidR="00561C8E" w:rsidRPr="00F71A86">
              <w:rPr>
                <w:sz w:val="16"/>
                <w:szCs w:val="16"/>
              </w:rPr>
              <w:t xml:space="preserve">esting, </w:t>
            </w:r>
            <w:r w:rsidR="00462B77" w:rsidRPr="00F71A86">
              <w:rPr>
                <w:sz w:val="16"/>
                <w:szCs w:val="16"/>
              </w:rPr>
              <w:t>I</w:t>
            </w:r>
            <w:r w:rsidR="00561C8E" w:rsidRPr="00F71A86">
              <w:rPr>
                <w:sz w:val="16"/>
                <w:szCs w:val="16"/>
              </w:rPr>
              <w:t>mplementation,</w:t>
            </w:r>
            <w:r w:rsidRPr="00F71A86">
              <w:rPr>
                <w:sz w:val="16"/>
                <w:szCs w:val="16"/>
              </w:rPr>
              <w:t xml:space="preserve"> Debugging and Refactoring </w:t>
            </w:r>
            <w:r w:rsidR="00462B77" w:rsidRPr="00F71A86">
              <w:rPr>
                <w:sz w:val="16"/>
                <w:szCs w:val="16"/>
              </w:rPr>
              <w:t>w</w:t>
            </w:r>
            <w:r w:rsidR="00561C8E" w:rsidRPr="00F71A86">
              <w:rPr>
                <w:sz w:val="16"/>
                <w:szCs w:val="16"/>
              </w:rPr>
              <w:t>orkflows.</w:t>
            </w:r>
          </w:p>
        </w:tc>
      </w:tr>
    </w:tbl>
    <w:p w14:paraId="3442C9CA" w14:textId="2BFA463D" w:rsidR="00561C8E" w:rsidRDefault="0074276B" w:rsidP="00A61CF4">
      <w:pPr>
        <w:pStyle w:val="Caption"/>
        <w:keepNext w:val="0"/>
      </w:pPr>
      <w:bookmarkStart w:id="3" w:name="_Ref481744670"/>
      <w:bookmarkStart w:id="4" w:name="_Ref481744674"/>
      <w:r>
        <w:t xml:space="preserve">Figure </w:t>
      </w:r>
      <w:fldSimple w:instr=" SEQ Figure \* ARABIC ">
        <w:r w:rsidR="00F71A86">
          <w:rPr>
            <w:noProof/>
          </w:rPr>
          <w:t>7</w:t>
        </w:r>
      </w:fldSimple>
      <w:bookmarkEnd w:id="4"/>
      <w:r>
        <w:t xml:space="preserve"> </w:t>
      </w:r>
      <w:r w:rsidR="006E64F8">
        <w:t>Scatter p</w:t>
      </w:r>
      <w:r>
        <w:t>lots</w:t>
      </w:r>
      <w:r w:rsidR="00A61CF4">
        <w:t xml:space="preserve"> and </w:t>
      </w:r>
      <w:r w:rsidR="004D5C8E">
        <w:t>trend lines</w:t>
      </w:r>
      <w:r>
        <w:t xml:space="preserve"> of the effect of </w:t>
      </w:r>
      <w:r w:rsidR="00A61CF4">
        <w:t>statements removed</w:t>
      </w:r>
      <w:r>
        <w:t xml:space="preserve"> on</w:t>
      </w:r>
      <w:r w:rsidR="00EA46B6">
        <w:t xml:space="preserve"> subsets of workflows on</w:t>
      </w:r>
      <w:r>
        <w:t xml:space="preserve"> feature </w:t>
      </w:r>
      <w:r w:rsidR="00EA46B6">
        <w:t>completion</w:t>
      </w:r>
      <w:r w:rsidR="00CE30B3">
        <w:t>. Plots distinguish between W</w:t>
      </w:r>
      <w:r>
        <w:t>aterfall (</w:t>
      </w:r>
      <w:r w:rsidR="0087597D">
        <w:t>blue</w:t>
      </w:r>
      <w:r>
        <w:t xml:space="preserve">) and </w:t>
      </w:r>
      <w:r w:rsidR="006E64F8">
        <w:t>TDD</w:t>
      </w:r>
      <w:r>
        <w:t xml:space="preserve"> (</w:t>
      </w:r>
      <w:r w:rsidR="0087597D">
        <w:t>red</w:t>
      </w:r>
      <w:r>
        <w:t>).  Smaller project sizes (by feature count) are plotted in fainter colors.</w:t>
      </w:r>
      <w:bookmarkEnd w:id="3"/>
    </w:p>
    <w:p w14:paraId="3CF100CF" w14:textId="2C4708E0" w:rsidR="00A61CF4" w:rsidRDefault="00A61CF4" w:rsidP="00A61CF4">
      <w:r>
        <w:lastRenderedPageBreak/>
        <w:t xml:space="preserve">For fuzzing of SDLC workflows, the decline in feature implementation appears to be highly linear, with a far steeper decline for Waterfall than for TDD.  In </w:t>
      </w:r>
      <w:r>
        <w:fldChar w:fldCharType="begin"/>
      </w:r>
      <w:r>
        <w:instrText xml:space="preserve"> REF _Ref481744674 \h </w:instrText>
      </w:r>
      <w:r>
        <w:fldChar w:fldCharType="separate"/>
      </w:r>
      <w:r>
        <w:t xml:space="preserve">Figure </w:t>
      </w:r>
      <w:r>
        <w:rPr>
          <w:noProof/>
        </w:rPr>
        <w:t>7</w:t>
      </w:r>
      <w:r>
        <w:fldChar w:fldCharType="end"/>
      </w:r>
      <w:r>
        <w:t>, both SDLC workflows app</w:t>
      </w:r>
      <w:r w:rsidR="000F4E1E">
        <w:t xml:space="preserve">ear to be largely immune </w:t>
      </w:r>
      <w:r>
        <w:t xml:space="preserve">to fuzzing up to the removal of approximately 100 statements, after which </w:t>
      </w:r>
      <w:r w:rsidR="0088689D">
        <w:t>feature completion declines, with steeper declines for Waterfall.</w:t>
      </w:r>
    </w:p>
    <w:p w14:paraId="654866BC" w14:textId="6585EE3A" w:rsidR="009A3318" w:rsidRDefault="009A3318" w:rsidP="00A61CF4">
      <w:r>
        <w:fldChar w:fldCharType="begin"/>
      </w:r>
      <w:r>
        <w:instrText xml:space="preserve"> REF _Ref481750233 \h </w:instrText>
      </w:r>
      <w:r>
        <w:fldChar w:fldCharType="separate"/>
      </w:r>
      <w:r>
        <w:t xml:space="preserve">Figure </w:t>
      </w:r>
      <w:r>
        <w:rPr>
          <w:noProof/>
        </w:rPr>
        <w:t>8</w:t>
      </w:r>
      <w:r>
        <w:fldChar w:fldCharType="end"/>
      </w:r>
      <w:r>
        <w:t xml:space="preserve"> investigates the effect of distraction fuzzing on MTF</w:t>
      </w:r>
      <w:r w:rsidR="00501B1F">
        <w:t>, again distinguishing between Waterfall (blue) and TDD (red) SDLCs</w:t>
      </w:r>
      <w:r>
        <w:t xml:space="preserve">.  </w:t>
      </w:r>
      <w:r w:rsidR="00501B1F">
        <w:t>In these plots both</w:t>
      </w:r>
      <w:r>
        <w:t xml:space="preserve"> fuzzing</w:t>
      </w:r>
      <w:r w:rsidR="00501B1F">
        <w:t xml:space="preserve"> configurations described in </w:t>
      </w:r>
      <w:r w:rsidR="00501B1F">
        <w:fldChar w:fldCharType="begin"/>
      </w:r>
      <w:r w:rsidR="00501B1F">
        <w:instrText xml:space="preserve"> REF _Ref481744356 \h </w:instrText>
      </w:r>
      <w:r w:rsidR="00501B1F">
        <w:fldChar w:fldCharType="separate"/>
      </w:r>
      <w:r w:rsidR="00501B1F">
        <w:t xml:space="preserve">Table </w:t>
      </w:r>
      <w:r w:rsidR="00501B1F">
        <w:rPr>
          <w:noProof/>
        </w:rPr>
        <w:t>1</w:t>
      </w:r>
      <w:r w:rsidR="00501B1F">
        <w:fldChar w:fldCharType="end"/>
      </w:r>
      <w:r w:rsidR="00501B1F">
        <w:t xml:space="preserve"> </w:t>
      </w:r>
      <w:r>
        <w:t xml:space="preserve"> </w:t>
      </w:r>
      <w:r w:rsidR="00501B1F">
        <w:t>are combined, as their effects are similar.</w:t>
      </w:r>
      <w:r w:rsidR="00FF6242">
        <w:t xml:space="preserve">  Small and large feature projects are plotted separately, as these </w:t>
      </w:r>
      <w:r w:rsidR="00116BF6">
        <w:t>were identified as having characteristically different mean time to failures when considering projects without fuzzing.  Similar to the plots of feature completion, the plots of MTF suggest that TDD is more resilient to fuzzing than Waterfall, which experiences a much more dramatic decline as the number of statements removed increases.  This supports the contention of advocates that TDD results in higher quality systems because the explicit quality assurance throughout the life-cycle, rather than only at the end.</w:t>
      </w:r>
    </w:p>
    <w:tbl>
      <w:tblPr>
        <w:tblStyle w:val="TableGrid"/>
        <w:tblW w:w="0" w:type="auto"/>
        <w:tblInd w:w="108" w:type="dxa"/>
        <w:tblLayout w:type="fixed"/>
        <w:tblLook w:val="04A0" w:firstRow="1" w:lastRow="0" w:firstColumn="1" w:lastColumn="0" w:noHBand="0" w:noVBand="1"/>
      </w:tblPr>
      <w:tblGrid>
        <w:gridCol w:w="4776"/>
        <w:gridCol w:w="4580"/>
      </w:tblGrid>
      <w:tr w:rsidR="00561C8E" w14:paraId="3A855C1E" w14:textId="77777777" w:rsidTr="00561C8E">
        <w:tc>
          <w:tcPr>
            <w:tcW w:w="4776" w:type="dxa"/>
          </w:tcPr>
          <w:p w14:paraId="6FBE10FA" w14:textId="78BDFD05" w:rsidR="00561C8E" w:rsidRPr="00F71A86" w:rsidRDefault="00E114DE" w:rsidP="00A25E66">
            <w:pPr>
              <w:keepNext/>
              <w:jc w:val="center"/>
              <w:rPr>
                <w:sz w:val="16"/>
                <w:szCs w:val="16"/>
              </w:rPr>
            </w:pPr>
            <w:r>
              <w:rPr>
                <w:sz w:val="16"/>
                <w:szCs w:val="16"/>
              </w:rPr>
              <w:pict w14:anchorId="14A38B16">
                <v:shape id="_x0000_i1028" type="#_x0000_t75" style="width:228pt;height:171.7pt">
                  <v:imagedata r:id="rId14" o:title="mtf_against_total_fuzz_large_projects_small"/>
                </v:shape>
              </w:pict>
            </w:r>
          </w:p>
          <w:p w14:paraId="6087C596" w14:textId="225F7859" w:rsidR="0074276B" w:rsidRPr="00F71A86" w:rsidRDefault="0074276B" w:rsidP="00A25E66">
            <w:pPr>
              <w:keepNext/>
              <w:jc w:val="center"/>
              <w:rPr>
                <w:sz w:val="16"/>
                <w:szCs w:val="16"/>
              </w:rPr>
            </w:pPr>
            <w:r w:rsidRPr="00F71A86">
              <w:rPr>
                <w:sz w:val="16"/>
                <w:szCs w:val="16"/>
              </w:rPr>
              <w:t xml:space="preserve">(a) </w:t>
            </w:r>
            <w:r w:rsidR="00F71A86" w:rsidRPr="00F71A86">
              <w:rPr>
                <w:sz w:val="16"/>
                <w:szCs w:val="16"/>
              </w:rPr>
              <w:t>Small projects.</w:t>
            </w:r>
          </w:p>
        </w:tc>
        <w:tc>
          <w:tcPr>
            <w:tcW w:w="4580" w:type="dxa"/>
          </w:tcPr>
          <w:p w14:paraId="25056780" w14:textId="59933606" w:rsidR="00561C8E" w:rsidRPr="00F71A86" w:rsidRDefault="00E114DE" w:rsidP="00A25E66">
            <w:pPr>
              <w:keepNext/>
              <w:jc w:val="center"/>
              <w:rPr>
                <w:sz w:val="16"/>
                <w:szCs w:val="16"/>
              </w:rPr>
            </w:pPr>
            <w:r>
              <w:rPr>
                <w:noProof/>
                <w:sz w:val="16"/>
                <w:szCs w:val="16"/>
                <w:lang w:val="en-GB" w:eastAsia="en-GB"/>
              </w:rPr>
              <w:pict w14:anchorId="07D94CBD">
                <v:shape id="_x0000_i1027" type="#_x0000_t75" style="width:218.05pt;height:169.05pt">
                  <v:imagedata r:id="rId15" o:title="mtf_against_total_fuzz_large_projects_large"/>
                </v:shape>
              </w:pict>
            </w:r>
          </w:p>
          <w:p w14:paraId="53B3F9DC" w14:textId="0DB2E09C" w:rsidR="00F71A86" w:rsidRPr="00F71A86" w:rsidRDefault="00F71A86" w:rsidP="00A25E66">
            <w:pPr>
              <w:keepNext/>
              <w:jc w:val="center"/>
              <w:rPr>
                <w:sz w:val="16"/>
                <w:szCs w:val="16"/>
              </w:rPr>
            </w:pPr>
            <w:r w:rsidRPr="00F71A86">
              <w:rPr>
                <w:sz w:val="16"/>
                <w:szCs w:val="16"/>
              </w:rPr>
              <w:t>(b) Large projects.</w:t>
            </w:r>
          </w:p>
        </w:tc>
      </w:tr>
    </w:tbl>
    <w:p w14:paraId="2FC71BC2" w14:textId="4A79DB4C" w:rsidR="00561C8E" w:rsidRDefault="00F71A86" w:rsidP="00F71A86">
      <w:pPr>
        <w:pStyle w:val="Caption"/>
      </w:pPr>
      <w:bookmarkStart w:id="5" w:name="_Ref481750233"/>
      <w:r>
        <w:t xml:space="preserve">Figure </w:t>
      </w:r>
      <w:fldSimple w:instr=" SEQ Figure \* ARABIC ">
        <w:r>
          <w:rPr>
            <w:noProof/>
          </w:rPr>
          <w:t>8</w:t>
        </w:r>
      </w:fldSimple>
      <w:bookmarkEnd w:id="5"/>
      <w:r>
        <w:t xml:space="preserve"> </w:t>
      </w:r>
      <w:r w:rsidR="009A3318">
        <w:t>Scatter p</w:t>
      </w:r>
      <w:r>
        <w:t>lots</w:t>
      </w:r>
      <w:r w:rsidR="009A3318">
        <w:t xml:space="preserve"> and </w:t>
      </w:r>
      <w:r w:rsidR="004D5C8E">
        <w:t>trend lines</w:t>
      </w:r>
      <w:r>
        <w:t xml:space="preserve"> of </w:t>
      </w:r>
      <w:r w:rsidR="00CE30B3">
        <w:t>the effect of all fuzzing configurations on the mean time to failure of simulated software systems.  Plots distinguish between Waterfall (</w:t>
      </w:r>
      <w:r w:rsidR="0087597D">
        <w:t>blue</w:t>
      </w:r>
      <w:r w:rsidR="00CE30B3">
        <w:t xml:space="preserve">) and </w:t>
      </w:r>
      <w:r w:rsidR="006E64F8">
        <w:t>TDD</w:t>
      </w:r>
      <w:r w:rsidR="00CE30B3">
        <w:t xml:space="preserve"> (</w:t>
      </w:r>
      <w:r w:rsidR="0087597D">
        <w:t>red</w:t>
      </w:r>
      <w:r w:rsidR="00CE30B3">
        <w:t>).</w:t>
      </w:r>
    </w:p>
    <w:p w14:paraId="380CA279" w14:textId="39B69E99" w:rsidR="00525611" w:rsidRDefault="00C728D9" w:rsidP="000F3953">
      <w:pPr>
        <w:pStyle w:val="Heading1"/>
      </w:pPr>
      <w:r>
        <w:t xml:space="preserve">5 </w:t>
      </w:r>
      <w:r w:rsidR="00525611">
        <w:t>Conclusions</w:t>
      </w:r>
      <w:r w:rsidR="003C37AE" w:rsidRPr="003C37AE">
        <w:rPr>
          <w:noProof/>
          <w:lang w:val="en-GB" w:eastAsia="en-GB"/>
        </w:rPr>
        <w:t xml:space="preserve"> </w:t>
      </w:r>
    </w:p>
    <w:p w14:paraId="09E77CB6" w14:textId="565888D1" w:rsidR="0065287C" w:rsidRDefault="0065287C" w:rsidP="0065287C">
      <w:r>
        <w:t xml:space="preserve">This paper has presented and evaluated the use of executable workflow fuzzing to the problem of </w:t>
      </w:r>
      <w:r w:rsidR="002F3AD1">
        <w:t>modeling</w:t>
      </w:r>
      <w:r>
        <w:t xml:space="preserve"> and simulating variance in socio-technical system </w:t>
      </w:r>
      <w:r w:rsidR="002F3AD1">
        <w:t>behaviors</w:t>
      </w:r>
      <w:r>
        <w:t xml:space="preserve">.  The paper described a proof-of-concept workflow fuzzing tool, </w:t>
      </w:r>
      <w:r w:rsidR="00A81AFA">
        <w:t>TOOL_NAME</w:t>
      </w:r>
      <w:r>
        <w:t xml:space="preserve">, and applied it in a case study of software development workflows.  The </w:t>
      </w:r>
      <w:r w:rsidR="00B52BF7">
        <w:t>approach</w:t>
      </w:r>
      <w:r>
        <w:t xml:space="preserve"> was demonstrated to introduce realistic variance</w:t>
      </w:r>
      <w:r w:rsidR="00B52BF7">
        <w:t xml:space="preserve"> due to distraction</w:t>
      </w:r>
      <w:r>
        <w:t xml:space="preserve"> into </w:t>
      </w:r>
      <w:r w:rsidR="002F3AD1">
        <w:t>idealized</w:t>
      </w:r>
      <w:r>
        <w:t xml:space="preserve"> workflows in accordance with expectations of software development workflow in practice.</w:t>
      </w:r>
    </w:p>
    <w:p w14:paraId="3C2C4D5F" w14:textId="676D3C48" w:rsidR="000F4E1E" w:rsidRPr="000F4E1E" w:rsidRDefault="0065287C" w:rsidP="0065287C">
      <w:r>
        <w:t xml:space="preserve">The proof of concept has created a substantial research agenda in the application of fuzzing techniques to socio-technical system </w:t>
      </w:r>
      <w:r w:rsidR="002F3AD1">
        <w:t>modeling</w:t>
      </w:r>
      <w:r w:rsidR="000F4E1E">
        <w:t xml:space="preserve">.  In the context of the software development case study, there is a need to understand </w:t>
      </w:r>
      <w:r w:rsidR="000F4E1E">
        <w:rPr>
          <w:i/>
        </w:rPr>
        <w:t>why</w:t>
      </w:r>
      <w:r w:rsidR="000F4E1E">
        <w:t xml:space="preserve"> the effects on feature completion and MTF caused by fuzzing were observed.  For example, investigation is needed as to whether the fuzzing of a particular software development activity, such as change management is the dominant effect in causing a decline in MTF or feature completion.  Such insights could be invaluable in designing and deploying future software engineering practices.</w:t>
      </w:r>
    </w:p>
    <w:p w14:paraId="13043ED8" w14:textId="1BD5B88D" w:rsidR="00C728D9" w:rsidRDefault="000F4E1E" w:rsidP="0065287C">
      <w:r>
        <w:t xml:space="preserve">More broadly, </w:t>
      </w:r>
      <w:r w:rsidR="0065287C">
        <w:t xml:space="preserve">now that we have </w:t>
      </w:r>
      <w:r w:rsidR="00C728D9">
        <w:t>validated</w:t>
      </w:r>
      <w:r w:rsidR="0065287C">
        <w:t xml:space="preserve"> the approach with an initial case study, more complex socio-technical systems </w:t>
      </w:r>
      <w:r w:rsidR="00C728D9">
        <w:t xml:space="preserve">such as the e-counting system described by </w:t>
      </w:r>
      <w:r w:rsidR="00C728D9">
        <w:fldChar w:fldCharType="begin" w:fldLock="1"/>
      </w:r>
      <w:r w:rsidR="009E30E3">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1", "issued" : { "date-parts" : [ [ "2007", "9" ] ] }, "publisher-place" : "Leeds, UK", "title" : "Observations of the Scottish Elections 2007", "type" : "paper-conference" }, "uris" : [ "http://www.mendeley.com/documents/?uuid=8f46aa91-d3da-4233-90f4-84c7ff749cc9" ] } ], "mendeley" : { "formattedCitation" : "(Lock et al. 2007)", "manualFormatting" : "Lock et al. (2007)", "plainTextFormattedCitation" : "(Lock et al. 2007)", "previouslyFormattedCitation" : "(Lock et al. 2007)" }, "properties" : { "noteIndex" : 0 }, "schema" : "https://github.com/citation-style-language/schema/raw/master/csl-citation.json" }</w:instrText>
      </w:r>
      <w:r w:rsidR="00C728D9">
        <w:fldChar w:fldCharType="separate"/>
      </w:r>
      <w:r w:rsidR="00C728D9" w:rsidRPr="0065287C">
        <w:rPr>
          <w:noProof/>
        </w:rPr>
        <w:t xml:space="preserve">Lock et al. </w:t>
      </w:r>
      <w:r w:rsidR="00C728D9">
        <w:rPr>
          <w:noProof/>
        </w:rPr>
        <w:t>(</w:t>
      </w:r>
      <w:r w:rsidR="00C728D9" w:rsidRPr="0065287C">
        <w:rPr>
          <w:noProof/>
        </w:rPr>
        <w:t>2007)</w:t>
      </w:r>
      <w:r w:rsidR="00C728D9">
        <w:fldChar w:fldCharType="end"/>
      </w:r>
      <w:r w:rsidR="0006710C">
        <w:t xml:space="preserve"> can be considered</w:t>
      </w:r>
      <w:r w:rsidR="00C728D9">
        <w:t xml:space="preserve">.  </w:t>
      </w:r>
      <w:r w:rsidR="004D5C8E">
        <w:t xml:space="preserve">These will provide opportunities to experiment with a variety of other causes of variability in socio-technical system behavior, such as subjective misjudgments, exhaustion, misordering of steps and shortcut taking.  </w:t>
      </w:r>
      <w:r w:rsidR="00F3051A">
        <w:t xml:space="preserve">Further interdisciplinary research is required </w:t>
      </w:r>
      <w:r w:rsidR="008C36C2">
        <w:t xml:space="preserve">to </w:t>
      </w:r>
      <w:r w:rsidR="0006710C">
        <w:t xml:space="preserve">develop and </w:t>
      </w:r>
      <w:r w:rsidR="008C36C2">
        <w:t xml:space="preserve">validate the realism of socio-technical </w:t>
      </w:r>
      <w:r w:rsidR="004D5C8E">
        <w:t xml:space="preserve">fuzzing </w:t>
      </w:r>
      <w:r w:rsidR="005C1ED6">
        <w:t>aspects</w:t>
      </w:r>
      <w:r w:rsidR="008C36C2">
        <w:t xml:space="preserve"> that implement these behaviors. There is a need to</w:t>
      </w:r>
      <w:r w:rsidR="00F3051A">
        <w:t xml:space="preserve"> link empirical evidence of the causes and occurrence of these behaviors to their impact on the operation of workflows.</w:t>
      </w:r>
      <w:r w:rsidR="008C36C2">
        <w:t xml:space="preserve"> </w:t>
      </w:r>
    </w:p>
    <w:p w14:paraId="6EA00D8B" w14:textId="05596169" w:rsidR="00D04055" w:rsidRDefault="0006710C" w:rsidP="0065287C">
      <w:r>
        <w:lastRenderedPageBreak/>
        <w:t>F</w:t>
      </w:r>
      <w:r w:rsidR="0065287C">
        <w:t xml:space="preserve">uzzing techniques may </w:t>
      </w:r>
      <w:r>
        <w:t xml:space="preserve">also </w:t>
      </w:r>
      <w:r w:rsidR="0065287C">
        <w:t xml:space="preserve">be applicable </w:t>
      </w:r>
      <w:r>
        <w:t>to</w:t>
      </w:r>
      <w:r w:rsidR="0065287C">
        <w:t xml:space="preserve"> other socio-technical </w:t>
      </w:r>
      <w:r w:rsidR="002F3AD1">
        <w:t>modeling</w:t>
      </w:r>
      <w:r w:rsidR="0065287C">
        <w:t xml:space="preserve"> </w:t>
      </w:r>
      <w:r>
        <w:t>notations</w:t>
      </w:r>
      <w:r w:rsidR="0065287C">
        <w:t>.  For example, fuzzing</w:t>
      </w:r>
      <w:r w:rsidR="00B52BF7">
        <w:t xml:space="preserve"> </w:t>
      </w:r>
      <w:r w:rsidR="0065287C">
        <w:t>goal o</w:t>
      </w:r>
      <w:r w:rsidR="00B52BF7">
        <w:t xml:space="preserve">riented models such as </w:t>
      </w:r>
      <w:r w:rsidR="00B52BF7" w:rsidRPr="00B52BF7">
        <w:rPr>
          <w:i/>
        </w:rPr>
        <w:t>i*</w:t>
      </w:r>
      <w:r w:rsidR="0065287C">
        <w:t xml:space="preserve"> could be used to simulate the shifting goals of actors over time as priorities</w:t>
      </w:r>
      <w:r w:rsidR="00B52BF7">
        <w:t xml:space="preserve"> </w:t>
      </w:r>
      <w:r w:rsidR="0065287C">
        <w:t xml:space="preserve">and focus varies.  Similarly, fuzzing enterprise </w:t>
      </w:r>
      <w:r w:rsidR="002F3AD1">
        <w:t>modeling</w:t>
      </w:r>
      <w:r w:rsidR="0065287C">
        <w:t xml:space="preserve"> techniques such as OBASHI could provide means of assessing</w:t>
      </w:r>
      <w:r w:rsidR="00B52BF7">
        <w:t xml:space="preserve"> </w:t>
      </w:r>
      <w:r w:rsidR="0065287C">
        <w:t xml:space="preserve">the resilience of critical infrastructures when subject to unexpected </w:t>
      </w:r>
      <w:r w:rsidR="002F3AD1">
        <w:t>behaviors</w:t>
      </w:r>
      <w:r w:rsidR="0065287C">
        <w:t>, similar to HAZOPS like techniques that</w:t>
      </w:r>
      <w:r w:rsidR="00B52BF7">
        <w:t xml:space="preserve"> </w:t>
      </w:r>
      <w:r w:rsidR="0065287C">
        <w:t>have been applied manually to responsibility models</w:t>
      </w:r>
      <w:r>
        <w:t xml:space="preserve"> </w:t>
      </w:r>
      <w:r w:rsidR="00B52BF7">
        <w:fldChar w:fldCharType="begin" w:fldLock="1"/>
      </w:r>
      <w:r w:rsidR="0019109E">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Sommerville", "given" : "Ian", "non-dropping-particle" : "", "parse-names" : false, "suffix" : "" } ], "container-title" : "Proceedings of European SREL (ESREL) 2009", "id" : "ITEM-1", "issued" : { "date-parts" : [ [ "2009", "9" ] ] }, "page" : "1103-1109", "publisher-place" : "Prague, Czech Republic", "title" : "Responsibility Modelling for Risk Analysis", "type" : "paper-conference" }, "uris" : [ "http://www.mendeley.com/documents/?uuid=36674010-3c13-4c2b-816d-8c643dc24e44" ] } ], "mendeley" : { "formattedCitation" : "(Lock et al. 2009)", "plainTextFormattedCitation" : "(Lock et al. 2009)", "previouslyFormattedCitation" : "(Lock et al. 2009)" }, "properties" : { "noteIndex" : 0 }, "schema" : "https://github.com/citation-style-language/schema/raw/master/csl-citation.json" }</w:instrText>
      </w:r>
      <w:r w:rsidR="00B52BF7">
        <w:fldChar w:fldCharType="separate"/>
      </w:r>
      <w:r w:rsidR="00B52BF7" w:rsidRPr="00B52BF7">
        <w:rPr>
          <w:noProof/>
        </w:rPr>
        <w:t>(Lock et al. 2009)</w:t>
      </w:r>
      <w:r w:rsidR="00B52BF7">
        <w:fldChar w:fldCharType="end"/>
      </w:r>
      <w:r w:rsidR="0065287C">
        <w:t>. The proof of concept in this research</w:t>
      </w:r>
      <w:r w:rsidR="00B52BF7">
        <w:t xml:space="preserve"> </w:t>
      </w:r>
      <w:r w:rsidR="0065287C">
        <w:t>demonstrates the potential for the development of realistic simulations of socio-technical systems</w:t>
      </w:r>
      <w:r>
        <w:t>. The research agenda is towards simulations that can have</w:t>
      </w:r>
      <w:r w:rsidR="0065287C">
        <w:t xml:space="preserve"> predictive</w:t>
      </w:r>
      <w:r w:rsidR="00B52BF7">
        <w:t xml:space="preserve"> capabilities suitable for informing systems engineering decisions </w:t>
      </w:r>
      <w:r w:rsidR="00B52BF7">
        <w:rPr>
          <w:i/>
        </w:rPr>
        <w:t>before</w:t>
      </w:r>
      <w:r w:rsidR="00B52BF7">
        <w:t xml:space="preserve"> resources are committed to construction</w:t>
      </w:r>
      <w:r w:rsidR="0065287C">
        <w:t>.  The availability of such tools would do much to progress the current craft of large scale systems engineering.</w:t>
      </w:r>
    </w:p>
    <w:p w14:paraId="3B494D5D" w14:textId="0629C5C6" w:rsidR="009E30E3" w:rsidRDefault="009F225B" w:rsidP="009E30E3">
      <w:pPr>
        <w:pStyle w:val="Heading1"/>
      </w:pPr>
      <w:r>
        <w:t>References</w:t>
      </w:r>
    </w:p>
    <w:p w14:paraId="08CC9F2D" w14:textId="377C039B" w:rsidR="009E30E3" w:rsidRPr="009E30E3" w:rsidRDefault="009E30E3" w:rsidP="009E30E3">
      <w:pPr>
        <w:widowControl w:val="0"/>
        <w:autoSpaceDE w:val="0"/>
        <w:autoSpaceDN w:val="0"/>
        <w:adjustRightInd w:val="0"/>
        <w:spacing w:after="0"/>
        <w:ind w:left="480" w:hanging="480"/>
        <w:rPr>
          <w:noProof/>
          <w:szCs w:val="24"/>
        </w:rPr>
      </w:pPr>
      <w:r>
        <w:fldChar w:fldCharType="begin" w:fldLock="1"/>
      </w:r>
      <w:r>
        <w:instrText xml:space="preserve">ADDIN Mendeley Bibliography CSL_BIBLIOGRAPHY </w:instrText>
      </w:r>
      <w:r>
        <w:fldChar w:fldCharType="separate"/>
      </w:r>
      <w:r w:rsidRPr="009E30E3">
        <w:rPr>
          <w:noProof/>
          <w:szCs w:val="24"/>
        </w:rPr>
        <w:t xml:space="preserve">Aalst, W. M. P. Van Der. 2004. “Why workflow is NOT just a Pi-process,” </w:t>
      </w:r>
      <w:r w:rsidRPr="009E30E3">
        <w:rPr>
          <w:i/>
          <w:iCs/>
          <w:noProof/>
          <w:szCs w:val="24"/>
        </w:rPr>
        <w:t>BPTrends</w:t>
      </w:r>
      <w:r w:rsidRPr="009E30E3">
        <w:rPr>
          <w:noProof/>
          <w:szCs w:val="24"/>
        </w:rPr>
        <w:t>, pp. 1–2.</w:t>
      </w:r>
    </w:p>
    <w:p w14:paraId="2D032A8F"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Anderson, S., and Felici, M. 2004. “Heterogeneous Modelling of Evolution for Socio-technical Systems,” in </w:t>
      </w:r>
      <w:r w:rsidRPr="009E30E3">
        <w:rPr>
          <w:i/>
          <w:iCs/>
          <w:noProof/>
          <w:szCs w:val="24"/>
        </w:rPr>
        <w:t>Supplemental Volume of the 2004 International Conference on Dependable Systems and Networks, Workshop on Interdisciplinary approaches to achieving and analysing system dependability</w:t>
      </w:r>
      <w:r w:rsidRPr="009E30E3">
        <w:rPr>
          <w:noProof/>
          <w:szCs w:val="24"/>
        </w:rPr>
        <w:t>, Florence, Italy, June, pp. 210–215.</w:t>
      </w:r>
    </w:p>
    <w:p w14:paraId="6D84860A"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Bade, D. 2007. “Structures, standards, and the people who make them meaningful.,”</w:t>
      </w:r>
    </w:p>
    <w:p w14:paraId="10172286"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Baxter, G. D., Burns, A., and Tan, K. 2007. “Evaluating Timebands as a Tool for Structuring the Design of Socio-Technical Systems,” in </w:t>
      </w:r>
      <w:r w:rsidRPr="009E30E3">
        <w:rPr>
          <w:i/>
          <w:iCs/>
          <w:noProof/>
          <w:szCs w:val="24"/>
        </w:rPr>
        <w:t>Contemporary Ergonomics 2007</w:t>
      </w:r>
      <w:r w:rsidRPr="009E30E3">
        <w:rPr>
          <w:noProof/>
          <w:szCs w:val="24"/>
        </w:rPr>
        <w:t>, P. Bust (ed.), London, UK, pp. 55–60.</w:t>
      </w:r>
    </w:p>
    <w:p w14:paraId="62942FF1"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Beck, K. 2002. </w:t>
      </w:r>
      <w:r w:rsidRPr="009E30E3">
        <w:rPr>
          <w:i/>
          <w:iCs/>
          <w:noProof/>
          <w:szCs w:val="24"/>
        </w:rPr>
        <w:t>Test Driven Development by Example</w:t>
      </w:r>
      <w:r w:rsidRPr="009E30E3">
        <w:rPr>
          <w:noProof/>
          <w:szCs w:val="24"/>
        </w:rPr>
        <w:t>, Signature, Addison Wesley.</w:t>
      </w:r>
    </w:p>
    <w:p w14:paraId="6A001268"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Benington, H. D. 1983. “Production of Large Computer Programs,” </w:t>
      </w:r>
      <w:r w:rsidRPr="009E30E3">
        <w:rPr>
          <w:i/>
          <w:iCs/>
          <w:noProof/>
          <w:szCs w:val="24"/>
        </w:rPr>
        <w:t>Annals of the History of Computing</w:t>
      </w:r>
      <w:r w:rsidRPr="009E30E3">
        <w:rPr>
          <w:noProof/>
          <w:szCs w:val="24"/>
        </w:rPr>
        <w:t>, (5:4), pp. 350–361.</w:t>
      </w:r>
    </w:p>
    <w:p w14:paraId="1FCF022A"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Bennett, S., McRobb, S., and Farmer, R. 2006. </w:t>
      </w:r>
      <w:r w:rsidRPr="009E30E3">
        <w:rPr>
          <w:i/>
          <w:iCs/>
          <w:noProof/>
          <w:szCs w:val="24"/>
        </w:rPr>
        <w:t>Object Oriented Systems Analysis and Design Using UML</w:t>
      </w:r>
      <w:r w:rsidRPr="009E30E3">
        <w:rPr>
          <w:noProof/>
          <w:szCs w:val="24"/>
        </w:rPr>
        <w:t>, (Third.), Shoppenhangers Road, Maidenhead, Berkshire, SL6 2QL: McGraw Hill.</w:t>
      </w:r>
    </w:p>
    <w:p w14:paraId="6392CBB0"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Besnard, D., and Baxter, G. 2003. “Human compensations for undependable systems,” Claremont Tower, Claremont Road, Newcastle upon Tyne, NE1 7RU, UK.</w:t>
      </w:r>
    </w:p>
    <w:p w14:paraId="119D1541"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Bonen, Z. 1979. “Evolutionary Behavior of Complex Sociotechnical Systems,” Institute of Technology, 50 Memorial Drive, Cambridge, Massachusetts 02139.</w:t>
      </w:r>
    </w:p>
    <w:p w14:paraId="52450AD2"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Bryans, J. W., and Ryan, P. Y. A. 2004. “Towards an inter-disciplinary dependability analysis of an e-voting system,” in </w:t>
      </w:r>
      <w:r w:rsidRPr="009E30E3">
        <w:rPr>
          <w:i/>
          <w:iCs/>
          <w:noProof/>
          <w:szCs w:val="24"/>
        </w:rPr>
        <w:t>Workshop on Interdisciplinary approaches to achieving and analysing system Dependability</w:t>
      </w:r>
      <w:r w:rsidRPr="009E30E3">
        <w:rPr>
          <w:noProof/>
          <w:szCs w:val="24"/>
        </w:rPr>
        <w:t>, M. Harrison and L. Strigini (eds.).</w:t>
      </w:r>
    </w:p>
    <w:p w14:paraId="3DBCFA93"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Coles, H. 2014. “Pitest Release 1.0.0.,”</w:t>
      </w:r>
    </w:p>
    <w:p w14:paraId="15E59C8A"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Crabtree, A., Nichols, D. M., O’Brien, J., Rouncefield, M., and Twidale, M. B. 2000. “Ethnomethodologically-informed ethnography and information systems design,” </w:t>
      </w:r>
      <w:r w:rsidRPr="009E30E3">
        <w:rPr>
          <w:i/>
          <w:iCs/>
          <w:noProof/>
          <w:szCs w:val="24"/>
        </w:rPr>
        <w:t>Journal of the American Society for Information Science</w:t>
      </w:r>
      <w:r w:rsidRPr="009E30E3">
        <w:rPr>
          <w:noProof/>
          <w:szCs w:val="24"/>
        </w:rPr>
        <w:t>, (51:7), pp. 666–682.</w:t>
      </w:r>
    </w:p>
    <w:p w14:paraId="24B32A62"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Dardenne, A., van Lamsweerde, A., and Fickas, S. 1993. “Goal-directed Requirements Acquisition,” </w:t>
      </w:r>
      <w:r w:rsidRPr="009E30E3">
        <w:rPr>
          <w:i/>
          <w:iCs/>
          <w:noProof/>
          <w:szCs w:val="24"/>
        </w:rPr>
        <w:t>Science of Computer Programming</w:t>
      </w:r>
      <w:r w:rsidRPr="009E30E3">
        <w:rPr>
          <w:noProof/>
          <w:szCs w:val="24"/>
        </w:rPr>
        <w:t>, (20), pp. 3–50.</w:t>
      </w:r>
    </w:p>
    <w:p w14:paraId="086DB9B0"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DeMillo, R. A., Lipton, R. J., and Sayward, F. G. 1978. “Hints on Test Data Selection: Help for the Practicing Programmer,” </w:t>
      </w:r>
      <w:r w:rsidRPr="009E30E3">
        <w:rPr>
          <w:i/>
          <w:iCs/>
          <w:noProof/>
          <w:szCs w:val="24"/>
        </w:rPr>
        <w:t>IEEE Computer</w:t>
      </w:r>
      <w:r w:rsidRPr="009E30E3">
        <w:rPr>
          <w:noProof/>
          <w:szCs w:val="24"/>
        </w:rPr>
        <w:t>, (11:4), pp. 34–41.</w:t>
      </w:r>
    </w:p>
    <w:p w14:paraId="74793E5F"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Dewsbury, G., and Dobson, J. (Eds.). 2007. </w:t>
      </w:r>
      <w:r w:rsidRPr="009E30E3">
        <w:rPr>
          <w:i/>
          <w:iCs/>
          <w:noProof/>
          <w:szCs w:val="24"/>
        </w:rPr>
        <w:t>Responsibility and Dependable Systems</w:t>
      </w:r>
      <w:r w:rsidRPr="009E30E3">
        <w:rPr>
          <w:noProof/>
          <w:szCs w:val="24"/>
        </w:rPr>
        <w:t>, Springer-Verlag London Ltd.</w:t>
      </w:r>
    </w:p>
    <w:p w14:paraId="6A5AAD82"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El-Hassan, O., and Fiadeiro, J. L. 2007. “Role-based Architectural Modelling of Socio-Technical Systems,” </w:t>
      </w:r>
      <w:r w:rsidRPr="009E30E3">
        <w:rPr>
          <w:i/>
          <w:iCs/>
          <w:noProof/>
          <w:szCs w:val="24"/>
        </w:rPr>
        <w:t>Electronic Notes in Theoretical Computer Science</w:t>
      </w:r>
      <w:r w:rsidRPr="009E30E3">
        <w:rPr>
          <w:noProof/>
          <w:szCs w:val="24"/>
        </w:rPr>
        <w:t>, (181), pp. 5–17.</w:t>
      </w:r>
    </w:p>
    <w:p w14:paraId="33BF3CC1"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Filman, R. E., and Friedman, D. P. 2001. “Aspect-Oriented Programming is Quantification and Obliviousness,” Bloomington.</w:t>
      </w:r>
    </w:p>
    <w:p w14:paraId="4A8A7A80"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George, B., and Williams, L. 2004. “A structured experiment of test-driven development,” </w:t>
      </w:r>
      <w:r w:rsidRPr="009E30E3">
        <w:rPr>
          <w:i/>
          <w:iCs/>
          <w:noProof/>
          <w:szCs w:val="24"/>
        </w:rPr>
        <w:t>Information and Software Technology</w:t>
      </w:r>
      <w:r w:rsidRPr="009E30E3">
        <w:rPr>
          <w:noProof/>
          <w:szCs w:val="24"/>
        </w:rPr>
        <w:t>, (46:5), pp. 337–342 (doi: 10.1016/j.infsof.2003.09.011).</w:t>
      </w:r>
    </w:p>
    <w:p w14:paraId="3D8A57CB"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Hałas, K. 2016. “MutPy 0.4.0</w:t>
      </w:r>
      <w:r w:rsidRPr="009E30E3">
        <w:rPr>
          <w:rFonts w:ascii="Times New Roman" w:hAnsi="Times New Roman"/>
          <w:noProof/>
          <w:szCs w:val="24"/>
        </w:rPr>
        <w:t> </w:t>
      </w:r>
      <w:r w:rsidRPr="009E30E3">
        <w:rPr>
          <w:noProof/>
          <w:szCs w:val="24"/>
        </w:rPr>
        <w:t>: Python Package Index.,”</w:t>
      </w:r>
    </w:p>
    <w:p w14:paraId="7F56D1AC"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Herrmann, T., and Loser, K.-U. 1999. “Vagueness in models of socio-technical systems,” </w:t>
      </w:r>
      <w:r w:rsidRPr="009E30E3">
        <w:rPr>
          <w:i/>
          <w:iCs/>
          <w:noProof/>
          <w:szCs w:val="24"/>
        </w:rPr>
        <w:t>Behaviour &amp; Information Technology</w:t>
      </w:r>
      <w:r w:rsidRPr="009E30E3">
        <w:rPr>
          <w:noProof/>
          <w:szCs w:val="24"/>
        </w:rPr>
        <w:t>, (18:5), pp. 313–323.</w:t>
      </w:r>
    </w:p>
    <w:p w14:paraId="40B6A5E6"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ter Hofstede, A. H. M., van der Aalst, W. M. P., Adams, M., and Russell, N. (Eds.). 2010. </w:t>
      </w:r>
      <w:r w:rsidRPr="009E30E3">
        <w:rPr>
          <w:i/>
          <w:iCs/>
          <w:noProof/>
          <w:szCs w:val="24"/>
        </w:rPr>
        <w:t>Modern Business Process Automation - YAWL and its Support Environment</w:t>
      </w:r>
      <w:r w:rsidRPr="009E30E3">
        <w:rPr>
          <w:noProof/>
          <w:szCs w:val="24"/>
        </w:rPr>
        <w:t xml:space="preserve"> </w:t>
      </w:r>
      <w:r w:rsidRPr="009E30E3">
        <w:rPr>
          <w:i/>
          <w:iCs/>
          <w:noProof/>
          <w:szCs w:val="24"/>
        </w:rPr>
        <w:t>Modern Business Process Automation</w:t>
      </w:r>
      <w:r w:rsidRPr="009E30E3">
        <w:rPr>
          <w:noProof/>
          <w:szCs w:val="24"/>
        </w:rPr>
        <w:t>, Springer.</w:t>
      </w:r>
    </w:p>
    <w:p w14:paraId="3A07507B"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lastRenderedPageBreak/>
        <w:t xml:space="preserve">Israilidis, J., Lock, R., and Cooke, L. 2013. “Ignorance Management,” </w:t>
      </w:r>
      <w:r w:rsidRPr="009E30E3">
        <w:rPr>
          <w:i/>
          <w:iCs/>
          <w:noProof/>
          <w:szCs w:val="24"/>
        </w:rPr>
        <w:t>Management Dynamics in the Knowledge Economy</w:t>
      </w:r>
      <w:r w:rsidRPr="009E30E3">
        <w:rPr>
          <w:noProof/>
          <w:szCs w:val="24"/>
        </w:rPr>
        <w:t>, (1:1), pp. 71–85.</w:t>
      </w:r>
    </w:p>
    <w:p w14:paraId="45A7560D"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Lock, R., Storer, T., Harvey, N., Hughes, C., and Sommerville, I. 2007. “Observations of the Scottish Elections 2007,” in </w:t>
      </w:r>
      <w:r w:rsidRPr="009E30E3">
        <w:rPr>
          <w:i/>
          <w:iCs/>
          <w:noProof/>
          <w:szCs w:val="24"/>
        </w:rPr>
        <w:t>eGov 2007, Third e-Government Workshop</w:t>
      </w:r>
      <w:r w:rsidRPr="009E30E3">
        <w:rPr>
          <w:noProof/>
          <w:szCs w:val="24"/>
        </w:rPr>
        <w:t>, Leeds, UK, September (available at http://www.indeedproject.ac.uk/publications/pdfs/lock07observations.pdf).</w:t>
      </w:r>
    </w:p>
    <w:p w14:paraId="3F9D029F"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Lock, R., Storer, T., and Sommerville, I. 2009. “Responsibility Modelling for Risk Analysis,” in </w:t>
      </w:r>
      <w:r w:rsidRPr="009E30E3">
        <w:rPr>
          <w:i/>
          <w:iCs/>
          <w:noProof/>
          <w:szCs w:val="24"/>
        </w:rPr>
        <w:t>Proceedings of European SREL (ESREL) 2009</w:t>
      </w:r>
      <w:r w:rsidRPr="009E30E3">
        <w:rPr>
          <w:noProof/>
          <w:szCs w:val="24"/>
        </w:rPr>
        <w:t>, Prague, Czech Republic, September, pp. 1103–1109.</w:t>
      </w:r>
    </w:p>
    <w:p w14:paraId="057A55B2"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Lyytinen, K., and Newman, M. 2008. “Explaining information systems change: a punctuated socio-technical change model,” </w:t>
      </w:r>
      <w:r w:rsidRPr="009E30E3">
        <w:rPr>
          <w:i/>
          <w:iCs/>
          <w:noProof/>
          <w:szCs w:val="24"/>
        </w:rPr>
        <w:t>European Journal of Information Systems</w:t>
      </w:r>
      <w:r w:rsidRPr="009E30E3">
        <w:rPr>
          <w:noProof/>
          <w:szCs w:val="24"/>
        </w:rPr>
        <w:t>, (17:6), pp. 589–613.</w:t>
      </w:r>
    </w:p>
    <w:p w14:paraId="41364F87"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Naylor, T., and Finger, J. M. 1967. “Verification of Computer Simulation Models,” </w:t>
      </w:r>
      <w:r w:rsidRPr="009E30E3">
        <w:rPr>
          <w:i/>
          <w:iCs/>
          <w:noProof/>
          <w:szCs w:val="24"/>
        </w:rPr>
        <w:t>Management Science</w:t>
      </w:r>
      <w:r w:rsidRPr="009E30E3">
        <w:rPr>
          <w:noProof/>
          <w:szCs w:val="24"/>
        </w:rPr>
        <w:t>, (14:2).</w:t>
      </w:r>
    </w:p>
    <w:p w14:paraId="5B95BAEB"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OMG. 2007. “OMG Unified Modeling Language (OMG UML) Superstructure.,”</w:t>
      </w:r>
    </w:p>
    <w:p w14:paraId="1A30B126"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OMG. 2011. “OMG Business Process Model and Notation (OMG UML) Superstructure.,”</w:t>
      </w:r>
    </w:p>
    <w:p w14:paraId="5908C83C"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Pentland, B. T., and Feldman, M. S. 2005. “Organizational routines as a unit of analysis,” </w:t>
      </w:r>
      <w:r w:rsidRPr="009E30E3">
        <w:rPr>
          <w:i/>
          <w:iCs/>
          <w:noProof/>
          <w:szCs w:val="24"/>
        </w:rPr>
        <w:t>Industrial and Corporate Change</w:t>
      </w:r>
      <w:r w:rsidRPr="009E30E3">
        <w:rPr>
          <w:noProof/>
          <w:szCs w:val="24"/>
        </w:rPr>
        <w:t>, (14:5), pp. 793–815.</w:t>
      </w:r>
    </w:p>
    <w:p w14:paraId="40F67FF0"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Robinson, B. 1996. “Limited horizons, limited influence: Information technology the London Ambulance Service,” in </w:t>
      </w:r>
      <w:r w:rsidRPr="009E30E3">
        <w:rPr>
          <w:i/>
          <w:iCs/>
          <w:noProof/>
          <w:szCs w:val="24"/>
        </w:rPr>
        <w:t>Proceedings of the International Symposium on Technology and Society Technical Expertise and Public Decisions</w:t>
      </w:r>
      <w:r w:rsidRPr="009E30E3">
        <w:rPr>
          <w:noProof/>
          <w:szCs w:val="24"/>
        </w:rPr>
        <w:t>, IEEE Computer Society Press, June, pp. 506–514.</w:t>
      </w:r>
    </w:p>
    <w:p w14:paraId="4B96E15E"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Shull, F. 2011. “Assuring the Future? A Look at Validating Climate Model Software,” </w:t>
      </w:r>
      <w:r w:rsidRPr="009E30E3">
        <w:rPr>
          <w:i/>
          <w:iCs/>
          <w:noProof/>
          <w:szCs w:val="24"/>
        </w:rPr>
        <w:t>IEEE Software</w:t>
      </w:r>
      <w:r w:rsidRPr="009E30E3">
        <w:rPr>
          <w:noProof/>
          <w:szCs w:val="24"/>
        </w:rPr>
        <w:t>, (28:5), pp. 4–8.</w:t>
      </w:r>
    </w:p>
    <w:p w14:paraId="7650C26A"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Sommerville, I., and Dobson, J. 2008. “Socio-technical systems engineering.,”</w:t>
      </w:r>
    </w:p>
    <w:p w14:paraId="133F5299"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Sommerville, I., Lock, R., Storer, T., and Dobson, J. 2009. “Deriving Information Requirements from Responsibility Models,” in </w:t>
      </w:r>
      <w:r w:rsidRPr="009E30E3">
        <w:rPr>
          <w:i/>
          <w:iCs/>
          <w:noProof/>
          <w:szCs w:val="24"/>
        </w:rPr>
        <w:t>Advanced Information Systems Engineering, 21st International Conference, CAiSE 2009</w:t>
      </w:r>
      <w:r w:rsidRPr="009E30E3">
        <w:rPr>
          <w:noProof/>
          <w:szCs w:val="24"/>
        </w:rPr>
        <w:t>, Lecture Notes in Computer Science, P. Van Eck, J. Gordijn, and R. Wieringa (eds.), (Vol. 5565), Amsterdam, Netherlands: Springer Verlag, June, pp. 515–529.</w:t>
      </w:r>
    </w:p>
    <w:p w14:paraId="7F50753F"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Sommerville, I., Storer, T., and Lock, R. 2009. “Responsibility Modelling for Civil Emergency Planning,” </w:t>
      </w:r>
      <w:r w:rsidRPr="009E30E3">
        <w:rPr>
          <w:i/>
          <w:iCs/>
          <w:noProof/>
          <w:szCs w:val="24"/>
        </w:rPr>
        <w:t>Risk Management</w:t>
      </w:r>
      <w:r w:rsidRPr="009E30E3">
        <w:rPr>
          <w:noProof/>
          <w:szCs w:val="24"/>
        </w:rPr>
        <w:t>, (11:3–4), pp. 179–207.</w:t>
      </w:r>
    </w:p>
    <w:p w14:paraId="4CAEDE88"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Steinberg, D., Budinsky, F., Paternostro, M., and Merks, E. 2009. </w:t>
      </w:r>
      <w:r w:rsidRPr="009E30E3">
        <w:rPr>
          <w:i/>
          <w:iCs/>
          <w:noProof/>
          <w:szCs w:val="24"/>
        </w:rPr>
        <w:t>EMF: Eclipse Modeling Framework</w:t>
      </w:r>
      <w:r w:rsidRPr="009E30E3">
        <w:rPr>
          <w:noProof/>
          <w:szCs w:val="24"/>
        </w:rPr>
        <w:t>, (Second.), Addison-Wesley Professional.</w:t>
      </w:r>
    </w:p>
    <w:p w14:paraId="6B9BEFC7"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Storer, T. 2015. “Ringneck Repository GitHub Mirror,” (available at https://github.com/twsswt/ringneck).</w:t>
      </w:r>
    </w:p>
    <w:p w14:paraId="584AA678"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Susman, G. I. 1976. </w:t>
      </w:r>
      <w:r w:rsidRPr="009E30E3">
        <w:rPr>
          <w:i/>
          <w:iCs/>
          <w:noProof/>
          <w:szCs w:val="24"/>
        </w:rPr>
        <w:t>Autonomy at Work: A Sociotechnical Analysis of Participative Management</w:t>
      </w:r>
      <w:r w:rsidRPr="009E30E3">
        <w:rPr>
          <w:noProof/>
          <w:szCs w:val="24"/>
        </w:rPr>
        <w:t>, Praeger.</w:t>
      </w:r>
    </w:p>
    <w:p w14:paraId="42E12921"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Takanen, A., DeMott, J. D., and Mille, C. 2008. </w:t>
      </w:r>
      <w:r w:rsidRPr="009E30E3">
        <w:rPr>
          <w:i/>
          <w:iCs/>
          <w:noProof/>
          <w:szCs w:val="24"/>
        </w:rPr>
        <w:t>Fuzzing for Software Security Testing and Quality Assurance</w:t>
      </w:r>
      <w:r w:rsidRPr="009E30E3">
        <w:rPr>
          <w:noProof/>
          <w:szCs w:val="24"/>
        </w:rPr>
        <w:t>, Information Security and Privacy Series, 658 Canton St. Norwood, MA 02062: Artech House.</w:t>
      </w:r>
    </w:p>
    <w:p w14:paraId="52F3A12B"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Teo, M. 2016. “PyMuTester Documentation.,”</w:t>
      </w:r>
    </w:p>
    <w:p w14:paraId="677AC1B7"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U.S. CFTC/SEC. 2010. “Findings Regarding the Market Events of May 6, 2010. Report of the Staffs of the CFTC and SEC to the Joint Advisory Committee on Emerging Regulatory Issues.,”</w:t>
      </w:r>
    </w:p>
    <w:p w14:paraId="6B66742D"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Vespignani, A. 2011. “Modelling dynamical processes in complex socio-technical systems,” </w:t>
      </w:r>
      <w:r w:rsidRPr="009E30E3">
        <w:rPr>
          <w:i/>
          <w:iCs/>
          <w:noProof/>
          <w:szCs w:val="24"/>
        </w:rPr>
        <w:t>Nature Physics</w:t>
      </w:r>
      <w:r w:rsidRPr="009E30E3">
        <w:rPr>
          <w:noProof/>
          <w:szCs w:val="24"/>
        </w:rPr>
        <w:t>, (8:1), pp. 32–39.</w:t>
      </w:r>
    </w:p>
    <w:p w14:paraId="5483D55D"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Voinov, A., and Shugart, H. H. 2013. “‘Integronsters’, integral and integrated modeling,” </w:t>
      </w:r>
      <w:r w:rsidRPr="009E30E3">
        <w:rPr>
          <w:i/>
          <w:iCs/>
          <w:noProof/>
          <w:szCs w:val="24"/>
        </w:rPr>
        <w:t>Environmental Modelling and Software</w:t>
      </w:r>
      <w:r w:rsidRPr="009E30E3">
        <w:rPr>
          <w:noProof/>
          <w:szCs w:val="24"/>
        </w:rPr>
        <w:t>, (39), pp. 149–158.</w:t>
      </w:r>
    </w:p>
    <w:p w14:paraId="609D23BB"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Wallis, P., and Cloughley, F. 2010. </w:t>
      </w:r>
      <w:r w:rsidRPr="009E30E3">
        <w:rPr>
          <w:i/>
          <w:iCs/>
          <w:noProof/>
          <w:szCs w:val="24"/>
        </w:rPr>
        <w:t>The OBASHI Methodology</w:t>
      </w:r>
      <w:r w:rsidRPr="009E30E3">
        <w:rPr>
          <w:noProof/>
          <w:szCs w:val="24"/>
        </w:rPr>
        <w:t>, The Stationery Office.</w:t>
      </w:r>
    </w:p>
    <w:p w14:paraId="077099B3"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Werneck, V. M. B., Pádu, D., a Albuquerque Oliveira, A., and do Prado Leite, J. C. S. 2009. “Comparing GORE Frameworks: i-star and KAOS,” in </w:t>
      </w:r>
      <w:r w:rsidRPr="009E30E3">
        <w:rPr>
          <w:i/>
          <w:iCs/>
          <w:noProof/>
          <w:szCs w:val="24"/>
        </w:rPr>
        <w:t>Anais do WER09 - Workshop em Engenharia de Requisitos, Valparaíso, Chile, Julho 16-17, 2009</w:t>
      </w:r>
      <w:r w:rsidRPr="009E30E3">
        <w:rPr>
          <w:noProof/>
          <w:szCs w:val="24"/>
        </w:rPr>
        <w:t>, C. P. Ayala, C. T. L. L. Silva, and H. Astudillo (eds.).</w:t>
      </w:r>
    </w:p>
    <w:p w14:paraId="05C51690"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Weyuker, E. J. 1982. “On Testing Non-testable Programs,” </w:t>
      </w:r>
      <w:r w:rsidRPr="009E30E3">
        <w:rPr>
          <w:i/>
          <w:iCs/>
          <w:noProof/>
          <w:szCs w:val="24"/>
        </w:rPr>
        <w:t>The Computer Journal</w:t>
      </w:r>
      <w:r w:rsidRPr="009E30E3">
        <w:rPr>
          <w:noProof/>
          <w:szCs w:val="24"/>
        </w:rPr>
        <w:t>, (25:4), pp. 465–470.</w:t>
      </w:r>
    </w:p>
    <w:p w14:paraId="74FF3E11"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White, S. A. 2004. “Introduction to BPMN,” </w:t>
      </w:r>
      <w:r w:rsidRPr="009E30E3">
        <w:rPr>
          <w:i/>
          <w:iCs/>
          <w:noProof/>
          <w:szCs w:val="24"/>
        </w:rPr>
        <w:t>Business Process Trends</w:t>
      </w:r>
      <w:r w:rsidRPr="009E30E3">
        <w:rPr>
          <w:noProof/>
          <w:szCs w:val="24"/>
        </w:rPr>
        <w:t>, (July).</w:t>
      </w:r>
    </w:p>
    <w:p w14:paraId="7EFD155F" w14:textId="77777777" w:rsidR="009E30E3" w:rsidRPr="009E30E3" w:rsidRDefault="009E30E3" w:rsidP="009E30E3">
      <w:pPr>
        <w:widowControl w:val="0"/>
        <w:autoSpaceDE w:val="0"/>
        <w:autoSpaceDN w:val="0"/>
        <w:adjustRightInd w:val="0"/>
        <w:spacing w:after="0"/>
        <w:ind w:left="480" w:hanging="480"/>
        <w:rPr>
          <w:noProof/>
        </w:rPr>
      </w:pPr>
      <w:r w:rsidRPr="009E30E3">
        <w:rPr>
          <w:noProof/>
          <w:szCs w:val="24"/>
        </w:rPr>
        <w:t xml:space="preserve">Yu, E. 1995. “Modelling strategic relationships for process reengineering,” </w:t>
      </w:r>
      <w:r w:rsidRPr="009E30E3">
        <w:rPr>
          <w:i/>
          <w:iCs/>
          <w:noProof/>
          <w:szCs w:val="24"/>
        </w:rPr>
        <w:t>Social Modeling for Requirements Engineering</w:t>
      </w:r>
      <w:r w:rsidRPr="009E30E3">
        <w:rPr>
          <w:noProof/>
          <w:szCs w:val="24"/>
        </w:rPr>
        <w:t>, University of Toronto.</w:t>
      </w:r>
    </w:p>
    <w:p w14:paraId="0B95005E" w14:textId="5300FFC5" w:rsidR="009E30E3" w:rsidRPr="009E30E3" w:rsidRDefault="009E30E3" w:rsidP="009E30E3">
      <w:pPr>
        <w:spacing w:after="0"/>
      </w:pPr>
      <w:r>
        <w:fldChar w:fldCharType="end"/>
      </w:r>
    </w:p>
    <w:sectPr w:rsidR="009E30E3" w:rsidRPr="009E30E3" w:rsidSect="0033586F">
      <w:headerReference w:type="even" r:id="rId16"/>
      <w:headerReference w:type="default" r:id="rId17"/>
      <w:footerReference w:type="even" r:id="rId18"/>
      <w:footerReference w:type="default" r:id="rId19"/>
      <w:footerReference w:type="first" r:id="rId20"/>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DBF673" w14:textId="77777777" w:rsidR="007C530C" w:rsidRDefault="007C530C">
      <w:r>
        <w:separator/>
      </w:r>
    </w:p>
  </w:endnote>
  <w:endnote w:type="continuationSeparator" w:id="0">
    <w:p w14:paraId="236EA982" w14:textId="77777777" w:rsidR="007C530C" w:rsidRDefault="007C53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84B1C7" w14:textId="77777777" w:rsidR="0019109E" w:rsidRDefault="0019109E" w:rsidP="00F96CC8">
    <w:pPr>
      <w:pStyle w:val="Footer"/>
      <w:tabs>
        <w:tab w:val="left" w:pos="360"/>
      </w:tabs>
    </w:pP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4</w:t>
    </w:r>
    <w:r w:rsidRPr="00F96CC8">
      <w:rPr>
        <w:rStyle w:val="PageNumber"/>
        <w:b/>
        <w:i w:val="0"/>
      </w:rPr>
      <w:fldChar w:fldCharType="end"/>
    </w:r>
    <w:r>
      <w:rPr>
        <w:rStyle w:val="PageNumber"/>
        <w:b/>
        <w:i w:val="0"/>
      </w:rPr>
      <w:tab/>
    </w:r>
    <w:r>
      <w:t>Thirty Fifth International Conference on Information Systems, Auckland 2014</w:t>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0FE6D8" w14:textId="75BBEABD" w:rsidR="0019109E" w:rsidRDefault="0019109E" w:rsidP="00F96CC8">
    <w:pPr>
      <w:pStyle w:val="Footer"/>
      <w:tabs>
        <w:tab w:val="clear" w:pos="360"/>
        <w:tab w:val="right" w:pos="9000"/>
      </w:tabs>
    </w:pPr>
    <w:r>
      <w:tab/>
      <w:t xml:space="preserve">Thirty </w:t>
    </w:r>
    <w:r w:rsidRPr="00180AA3">
      <w:rPr>
        <w:rFonts w:hint="eastAsia"/>
      </w:rPr>
      <w:t>eigh</w:t>
    </w:r>
    <w:r>
      <w:t>th International Conference on Information Systems, Seoul 2017</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sidR="005F06DC">
      <w:rPr>
        <w:rStyle w:val="PageNumber"/>
        <w:b/>
        <w:i w:val="0"/>
        <w:noProof/>
      </w:rPr>
      <w:t>2</w:t>
    </w:r>
    <w:r w:rsidRPr="00F96CC8">
      <w:rPr>
        <w:rStyle w:val="PageNumber"/>
        <w:b/>
        <w:i w:val="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CD3F2F" w14:textId="4F85576A" w:rsidR="0019109E" w:rsidRDefault="0019109E" w:rsidP="00F96CC8">
    <w:pPr>
      <w:pStyle w:val="Footer"/>
      <w:tabs>
        <w:tab w:val="clear" w:pos="360"/>
        <w:tab w:val="right" w:pos="9000"/>
      </w:tabs>
    </w:pPr>
    <w:r>
      <w:tab/>
      <w:t>Thirty-sixth International Conference on Information Systems, Fort Worth 2015</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1</w:t>
    </w:r>
    <w:r w:rsidRPr="00F96CC8">
      <w:rPr>
        <w:rStyle w:val="PageNumber"/>
        <w:b/>
        <w:i w:val="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824AF4" w14:textId="77777777" w:rsidR="007C530C" w:rsidRDefault="007C530C">
      <w:r>
        <w:separator/>
      </w:r>
    </w:p>
  </w:footnote>
  <w:footnote w:type="continuationSeparator" w:id="0">
    <w:p w14:paraId="031903BB" w14:textId="77777777" w:rsidR="007C530C" w:rsidRDefault="007C530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A9050" w14:textId="77777777" w:rsidR="0019109E" w:rsidRDefault="0019109E" w:rsidP="002D5089">
    <w:pPr>
      <w:pStyle w:val="Header"/>
    </w:pPr>
    <w:r>
      <w:t>Track Tit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5C347" w14:textId="463F8361" w:rsidR="0019109E" w:rsidRDefault="0019109E" w:rsidP="002D5089">
    <w:pPr>
      <w:pStyle w:val="Header"/>
      <w:tabs>
        <w:tab w:val="right" w:pos="9360"/>
      </w:tabs>
    </w:pPr>
    <w:r>
      <w:tab/>
      <w:t>Simulating Variance in Socio-Technical Systems</w:t>
    </w:r>
  </w:p>
  <w:p w14:paraId="70917034" w14:textId="77777777" w:rsidR="0019109E" w:rsidRDefault="0019109E" w:rsidP="002D5089">
    <w:pPr>
      <w:pStyle w:val="Header"/>
      <w:tabs>
        <w:tab w:val="right" w:pos="936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53A82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6844B7"/>
    <w:multiLevelType w:val="hybridMultilevel"/>
    <w:tmpl w:val="CFBCE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118679BE"/>
    <w:multiLevelType w:val="hybridMultilevel"/>
    <w:tmpl w:val="76028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1FF28E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17">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nsid w:val="2AB17545"/>
    <w:multiLevelType w:val="singleLevel"/>
    <w:tmpl w:val="DDEE8D5E"/>
    <w:lvl w:ilvl="0">
      <w:start w:val="1"/>
      <w:numFmt w:val="decimal"/>
      <w:lvlText w:val="%1."/>
      <w:legacy w:legacy="1" w:legacySpace="0" w:legacyIndent="144"/>
      <w:lvlJc w:val="left"/>
      <w:pPr>
        <w:ind w:left="144" w:hanging="144"/>
      </w:pPr>
    </w:lvl>
  </w:abstractNum>
  <w:abstractNum w:abstractNumId="19">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0">
    <w:nsid w:val="3A631B08"/>
    <w:multiLevelType w:val="hybridMultilevel"/>
    <w:tmpl w:val="C2A018CA"/>
    <w:lvl w:ilvl="0" w:tplc="5EA0B2E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D465F82"/>
    <w:multiLevelType w:val="hybridMultilevel"/>
    <w:tmpl w:val="AF7EF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229611F"/>
    <w:multiLevelType w:val="singleLevel"/>
    <w:tmpl w:val="DDEE8D5E"/>
    <w:lvl w:ilvl="0">
      <w:start w:val="1"/>
      <w:numFmt w:val="decimal"/>
      <w:lvlText w:val="%1."/>
      <w:legacy w:legacy="1" w:legacySpace="0" w:legacyIndent="144"/>
      <w:lvlJc w:val="left"/>
      <w:pPr>
        <w:ind w:left="144" w:hanging="144"/>
      </w:pPr>
    </w:lvl>
  </w:abstractNum>
  <w:abstractNum w:abstractNumId="23">
    <w:nsid w:val="452C59FF"/>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4">
    <w:nsid w:val="4AAC6963"/>
    <w:multiLevelType w:val="singleLevel"/>
    <w:tmpl w:val="DDEE8D5E"/>
    <w:lvl w:ilvl="0">
      <w:start w:val="1"/>
      <w:numFmt w:val="decimal"/>
      <w:lvlText w:val="%1."/>
      <w:legacy w:legacy="1" w:legacySpace="0" w:legacyIndent="144"/>
      <w:lvlJc w:val="left"/>
      <w:pPr>
        <w:ind w:left="144" w:hanging="144"/>
      </w:pPr>
    </w:lvl>
  </w:abstractNum>
  <w:abstractNum w:abstractNumId="25">
    <w:nsid w:val="4C71546E"/>
    <w:multiLevelType w:val="hybridMultilevel"/>
    <w:tmpl w:val="A8E00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289287D"/>
    <w:multiLevelType w:val="singleLevel"/>
    <w:tmpl w:val="DDEE8D5E"/>
    <w:lvl w:ilvl="0">
      <w:start w:val="1"/>
      <w:numFmt w:val="decimal"/>
      <w:lvlText w:val="%1."/>
      <w:legacy w:legacy="1" w:legacySpace="0" w:legacyIndent="144"/>
      <w:lvlJc w:val="left"/>
      <w:pPr>
        <w:ind w:left="144" w:hanging="144"/>
      </w:pPr>
    </w:lvl>
  </w:abstractNum>
  <w:abstractNum w:abstractNumId="27">
    <w:nsid w:val="57192C37"/>
    <w:multiLevelType w:val="hybridMultilevel"/>
    <w:tmpl w:val="EF006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7C67F2B"/>
    <w:multiLevelType w:val="hybridMultilevel"/>
    <w:tmpl w:val="C7C8B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81905F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0">
    <w:nsid w:val="58D51CC0"/>
    <w:multiLevelType w:val="singleLevel"/>
    <w:tmpl w:val="DDEE8D5E"/>
    <w:lvl w:ilvl="0">
      <w:start w:val="1"/>
      <w:numFmt w:val="decimal"/>
      <w:lvlText w:val="%1."/>
      <w:legacy w:legacy="1" w:legacySpace="0" w:legacyIndent="144"/>
      <w:lvlJc w:val="left"/>
      <w:pPr>
        <w:ind w:left="144" w:hanging="144"/>
      </w:pPr>
    </w:lvl>
  </w:abstractNum>
  <w:abstractNum w:abstractNumId="31">
    <w:nsid w:val="5906161C"/>
    <w:multiLevelType w:val="hybridMultilevel"/>
    <w:tmpl w:val="956E14CE"/>
    <w:lvl w:ilvl="0" w:tplc="0866B5EA">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70D61503"/>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4">
    <w:nsid w:val="7C440340"/>
    <w:multiLevelType w:val="multilevel"/>
    <w:tmpl w:val="956E14CE"/>
    <w:lvl w:ilvl="0">
      <w:start w:val="1"/>
      <w:numFmt w:val="decimal"/>
      <w:lvlText w:val="%1."/>
      <w:lvlJc w:val="left"/>
      <w:pPr>
        <w:tabs>
          <w:tab w:val="num" w:pos="360"/>
        </w:tabs>
        <w:ind w:left="360" w:hanging="360"/>
      </w:pPr>
      <w:rPr>
        <w:rFonts w:hint="eastAsia"/>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19"/>
  </w:num>
  <w:num w:numId="24">
    <w:abstractNumId w:val="11"/>
  </w:num>
  <w:num w:numId="25">
    <w:abstractNumId w:val="22"/>
  </w:num>
  <w:num w:numId="26">
    <w:abstractNumId w:val="18"/>
  </w:num>
  <w:num w:numId="27">
    <w:abstractNumId w:val="24"/>
  </w:num>
  <w:num w:numId="28">
    <w:abstractNumId w:val="26"/>
  </w:num>
  <w:num w:numId="29">
    <w:abstractNumId w:val="17"/>
  </w:num>
  <w:num w:numId="30">
    <w:abstractNumId w:val="30"/>
  </w:num>
  <w:num w:numId="31">
    <w:abstractNumId w:val="14"/>
  </w:num>
  <w:num w:numId="32">
    <w:abstractNumId w:val="33"/>
  </w:num>
  <w:num w:numId="33">
    <w:abstractNumId w:val="23"/>
  </w:num>
  <w:num w:numId="34">
    <w:abstractNumId w:val="29"/>
  </w:num>
  <w:num w:numId="35">
    <w:abstractNumId w:val="16"/>
  </w:num>
  <w:num w:numId="36">
    <w:abstractNumId w:val="31"/>
  </w:num>
  <w:num w:numId="37">
    <w:abstractNumId w:val="34"/>
  </w:num>
  <w:num w:numId="38">
    <w:abstractNumId w:val="0"/>
  </w:num>
  <w:num w:numId="39">
    <w:abstractNumId w:val="21"/>
  </w:num>
  <w:num w:numId="40">
    <w:abstractNumId w:val="27"/>
  </w:num>
  <w:num w:numId="41">
    <w:abstractNumId w:val="15"/>
  </w:num>
  <w:num w:numId="42">
    <w:abstractNumId w:val="28"/>
  </w:num>
  <w:num w:numId="43">
    <w:abstractNumId w:val="25"/>
  </w:num>
  <w:num w:numId="44">
    <w:abstractNumId w:val="13"/>
  </w:num>
  <w:num w:numId="4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bordersDoNotSurroundHeader/>
  <w:bordersDoNotSurroundFooter/>
  <w:proofState w:spelling="clean" w:grammar="clean"/>
  <w:defaultTabStop w:val="720"/>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0&lt;/ScanUnformatted&gt;&lt;ScanChanges&gt;0&lt;/ScanChanges&gt;&lt;/ENInstantFormat&gt;"/>
    <w:docVar w:name="EN.Layout" w:val="&lt;ENLayout&gt;&lt;Style&gt;Information Systems 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ing_all.enl&lt;/item&gt;&lt;/Libraries&gt;&lt;/ENLibraries&gt;"/>
  </w:docVars>
  <w:rsids>
    <w:rsidRoot w:val="0023491A"/>
    <w:rsid w:val="000010BA"/>
    <w:rsid w:val="0001020E"/>
    <w:rsid w:val="00011994"/>
    <w:rsid w:val="00014FB4"/>
    <w:rsid w:val="0002070C"/>
    <w:rsid w:val="00022569"/>
    <w:rsid w:val="00030A8C"/>
    <w:rsid w:val="00032FE7"/>
    <w:rsid w:val="000349B2"/>
    <w:rsid w:val="00041D7B"/>
    <w:rsid w:val="00042BFB"/>
    <w:rsid w:val="00054F4D"/>
    <w:rsid w:val="00063C54"/>
    <w:rsid w:val="0006710C"/>
    <w:rsid w:val="00073D54"/>
    <w:rsid w:val="00075310"/>
    <w:rsid w:val="00085371"/>
    <w:rsid w:val="000A6775"/>
    <w:rsid w:val="000B39FB"/>
    <w:rsid w:val="000C4238"/>
    <w:rsid w:val="000C5C23"/>
    <w:rsid w:val="000E7861"/>
    <w:rsid w:val="000F0DE3"/>
    <w:rsid w:val="000F3953"/>
    <w:rsid w:val="000F4E1E"/>
    <w:rsid w:val="000F5A73"/>
    <w:rsid w:val="001105A7"/>
    <w:rsid w:val="001161F2"/>
    <w:rsid w:val="00116BF6"/>
    <w:rsid w:val="00124237"/>
    <w:rsid w:val="001270D2"/>
    <w:rsid w:val="0013309F"/>
    <w:rsid w:val="0013793B"/>
    <w:rsid w:val="00141A9B"/>
    <w:rsid w:val="0014374C"/>
    <w:rsid w:val="001576D3"/>
    <w:rsid w:val="00173D08"/>
    <w:rsid w:val="001773E5"/>
    <w:rsid w:val="00180AA3"/>
    <w:rsid w:val="001906BF"/>
    <w:rsid w:val="0019109E"/>
    <w:rsid w:val="001912FD"/>
    <w:rsid w:val="00195057"/>
    <w:rsid w:val="0019523E"/>
    <w:rsid w:val="00197AD3"/>
    <w:rsid w:val="001A739A"/>
    <w:rsid w:val="001B1344"/>
    <w:rsid w:val="001D5393"/>
    <w:rsid w:val="001E0191"/>
    <w:rsid w:val="001E250D"/>
    <w:rsid w:val="001E691E"/>
    <w:rsid w:val="001E6D71"/>
    <w:rsid w:val="001F6F9D"/>
    <w:rsid w:val="00203996"/>
    <w:rsid w:val="0020411F"/>
    <w:rsid w:val="00206416"/>
    <w:rsid w:val="00212548"/>
    <w:rsid w:val="002211FA"/>
    <w:rsid w:val="0022139A"/>
    <w:rsid w:val="00223626"/>
    <w:rsid w:val="0023261D"/>
    <w:rsid w:val="00233917"/>
    <w:rsid w:val="00234876"/>
    <w:rsid w:val="0023491A"/>
    <w:rsid w:val="00236913"/>
    <w:rsid w:val="002377E0"/>
    <w:rsid w:val="002426B7"/>
    <w:rsid w:val="00244B6F"/>
    <w:rsid w:val="00246ADD"/>
    <w:rsid w:val="00250752"/>
    <w:rsid w:val="00253293"/>
    <w:rsid w:val="00256E9F"/>
    <w:rsid w:val="00280AA3"/>
    <w:rsid w:val="00281351"/>
    <w:rsid w:val="00282645"/>
    <w:rsid w:val="00282F03"/>
    <w:rsid w:val="00284A08"/>
    <w:rsid w:val="002935D9"/>
    <w:rsid w:val="00295D13"/>
    <w:rsid w:val="002B31B5"/>
    <w:rsid w:val="002B5C9C"/>
    <w:rsid w:val="002C12F5"/>
    <w:rsid w:val="002C1C7B"/>
    <w:rsid w:val="002C245C"/>
    <w:rsid w:val="002C5567"/>
    <w:rsid w:val="002D5089"/>
    <w:rsid w:val="002F0D3C"/>
    <w:rsid w:val="002F3AD1"/>
    <w:rsid w:val="003027A1"/>
    <w:rsid w:val="0030526E"/>
    <w:rsid w:val="00307673"/>
    <w:rsid w:val="00311A39"/>
    <w:rsid w:val="00311F0C"/>
    <w:rsid w:val="003143F2"/>
    <w:rsid w:val="00315147"/>
    <w:rsid w:val="003168A1"/>
    <w:rsid w:val="0032306C"/>
    <w:rsid w:val="0033586F"/>
    <w:rsid w:val="0034116A"/>
    <w:rsid w:val="00341D1B"/>
    <w:rsid w:val="00357075"/>
    <w:rsid w:val="0036090E"/>
    <w:rsid w:val="00370E2E"/>
    <w:rsid w:val="00370ECB"/>
    <w:rsid w:val="00374157"/>
    <w:rsid w:val="003765E7"/>
    <w:rsid w:val="00377ED7"/>
    <w:rsid w:val="0038183C"/>
    <w:rsid w:val="00384E95"/>
    <w:rsid w:val="00392830"/>
    <w:rsid w:val="003A0EDA"/>
    <w:rsid w:val="003A2B14"/>
    <w:rsid w:val="003A2D11"/>
    <w:rsid w:val="003A6950"/>
    <w:rsid w:val="003A74B6"/>
    <w:rsid w:val="003B0171"/>
    <w:rsid w:val="003B268B"/>
    <w:rsid w:val="003B4EBB"/>
    <w:rsid w:val="003C37AE"/>
    <w:rsid w:val="003C58E2"/>
    <w:rsid w:val="003C6DAB"/>
    <w:rsid w:val="003E5698"/>
    <w:rsid w:val="003E7066"/>
    <w:rsid w:val="00400839"/>
    <w:rsid w:val="004015D9"/>
    <w:rsid w:val="00402D95"/>
    <w:rsid w:val="00413AC9"/>
    <w:rsid w:val="00416BCB"/>
    <w:rsid w:val="0042086E"/>
    <w:rsid w:val="004315F5"/>
    <w:rsid w:val="00447EFA"/>
    <w:rsid w:val="004528FB"/>
    <w:rsid w:val="00460D21"/>
    <w:rsid w:val="00462B77"/>
    <w:rsid w:val="00464A64"/>
    <w:rsid w:val="00483709"/>
    <w:rsid w:val="00494A74"/>
    <w:rsid w:val="00495D6B"/>
    <w:rsid w:val="004A2057"/>
    <w:rsid w:val="004A7344"/>
    <w:rsid w:val="004B5DFA"/>
    <w:rsid w:val="004B617E"/>
    <w:rsid w:val="004B73C5"/>
    <w:rsid w:val="004B777B"/>
    <w:rsid w:val="004C002B"/>
    <w:rsid w:val="004C2BF3"/>
    <w:rsid w:val="004D5C8E"/>
    <w:rsid w:val="004E2CE0"/>
    <w:rsid w:val="004E489C"/>
    <w:rsid w:val="004F7BA2"/>
    <w:rsid w:val="00501B1F"/>
    <w:rsid w:val="00502036"/>
    <w:rsid w:val="005050BE"/>
    <w:rsid w:val="00507692"/>
    <w:rsid w:val="00511B78"/>
    <w:rsid w:val="0051316C"/>
    <w:rsid w:val="00516B41"/>
    <w:rsid w:val="00516EBE"/>
    <w:rsid w:val="00525611"/>
    <w:rsid w:val="00537AD5"/>
    <w:rsid w:val="005415AA"/>
    <w:rsid w:val="0054399F"/>
    <w:rsid w:val="00556C49"/>
    <w:rsid w:val="00561C8E"/>
    <w:rsid w:val="00563D46"/>
    <w:rsid w:val="00573C6D"/>
    <w:rsid w:val="00582446"/>
    <w:rsid w:val="00597B69"/>
    <w:rsid w:val="005A1672"/>
    <w:rsid w:val="005A2199"/>
    <w:rsid w:val="005A5DF5"/>
    <w:rsid w:val="005A6555"/>
    <w:rsid w:val="005B2C93"/>
    <w:rsid w:val="005B718F"/>
    <w:rsid w:val="005C1ED6"/>
    <w:rsid w:val="005D233A"/>
    <w:rsid w:val="005E611A"/>
    <w:rsid w:val="005E7142"/>
    <w:rsid w:val="005E7DC1"/>
    <w:rsid w:val="005F06DC"/>
    <w:rsid w:val="005F0EEA"/>
    <w:rsid w:val="005F1D6C"/>
    <w:rsid w:val="005F374B"/>
    <w:rsid w:val="005F40AB"/>
    <w:rsid w:val="005F5A1C"/>
    <w:rsid w:val="005F71A1"/>
    <w:rsid w:val="00603124"/>
    <w:rsid w:val="00620191"/>
    <w:rsid w:val="00620F24"/>
    <w:rsid w:val="0062214E"/>
    <w:rsid w:val="00624BBE"/>
    <w:rsid w:val="00633620"/>
    <w:rsid w:val="00643BEA"/>
    <w:rsid w:val="00644123"/>
    <w:rsid w:val="00647A1E"/>
    <w:rsid w:val="0065287C"/>
    <w:rsid w:val="00662182"/>
    <w:rsid w:val="0067228D"/>
    <w:rsid w:val="00674916"/>
    <w:rsid w:val="006766C4"/>
    <w:rsid w:val="00681804"/>
    <w:rsid w:val="00684ED1"/>
    <w:rsid w:val="006865BC"/>
    <w:rsid w:val="0068662A"/>
    <w:rsid w:val="00695BB1"/>
    <w:rsid w:val="006A5997"/>
    <w:rsid w:val="006B05C2"/>
    <w:rsid w:val="006C463C"/>
    <w:rsid w:val="006D1775"/>
    <w:rsid w:val="006E2A58"/>
    <w:rsid w:val="006E5592"/>
    <w:rsid w:val="006E64F8"/>
    <w:rsid w:val="006E7A99"/>
    <w:rsid w:val="006F1768"/>
    <w:rsid w:val="006F2372"/>
    <w:rsid w:val="006F6090"/>
    <w:rsid w:val="00701046"/>
    <w:rsid w:val="00702C05"/>
    <w:rsid w:val="00703A01"/>
    <w:rsid w:val="00713D86"/>
    <w:rsid w:val="007303B7"/>
    <w:rsid w:val="0074276B"/>
    <w:rsid w:val="00744344"/>
    <w:rsid w:val="00744612"/>
    <w:rsid w:val="00745363"/>
    <w:rsid w:val="007465AE"/>
    <w:rsid w:val="00754480"/>
    <w:rsid w:val="007652D8"/>
    <w:rsid w:val="00781031"/>
    <w:rsid w:val="00786AA2"/>
    <w:rsid w:val="00790150"/>
    <w:rsid w:val="007919BB"/>
    <w:rsid w:val="007A5D07"/>
    <w:rsid w:val="007B0802"/>
    <w:rsid w:val="007B11C5"/>
    <w:rsid w:val="007B7712"/>
    <w:rsid w:val="007C165B"/>
    <w:rsid w:val="007C530C"/>
    <w:rsid w:val="007D2DAD"/>
    <w:rsid w:val="007D39DB"/>
    <w:rsid w:val="007D7904"/>
    <w:rsid w:val="007D7F29"/>
    <w:rsid w:val="007E6E73"/>
    <w:rsid w:val="007F5BE5"/>
    <w:rsid w:val="00801B65"/>
    <w:rsid w:val="0080237E"/>
    <w:rsid w:val="00806BED"/>
    <w:rsid w:val="00806C1B"/>
    <w:rsid w:val="00807F4F"/>
    <w:rsid w:val="00815445"/>
    <w:rsid w:val="0081734D"/>
    <w:rsid w:val="00833FFA"/>
    <w:rsid w:val="00837549"/>
    <w:rsid w:val="00837935"/>
    <w:rsid w:val="00837E06"/>
    <w:rsid w:val="00843B8D"/>
    <w:rsid w:val="0084565D"/>
    <w:rsid w:val="00857E52"/>
    <w:rsid w:val="00874D25"/>
    <w:rsid w:val="0087597D"/>
    <w:rsid w:val="008771B1"/>
    <w:rsid w:val="008812E0"/>
    <w:rsid w:val="008833D2"/>
    <w:rsid w:val="0088514F"/>
    <w:rsid w:val="0088689D"/>
    <w:rsid w:val="00887DD8"/>
    <w:rsid w:val="00890889"/>
    <w:rsid w:val="008A2415"/>
    <w:rsid w:val="008A46B5"/>
    <w:rsid w:val="008A6633"/>
    <w:rsid w:val="008B2610"/>
    <w:rsid w:val="008C36C2"/>
    <w:rsid w:val="008D7634"/>
    <w:rsid w:val="008E5C90"/>
    <w:rsid w:val="008E60DD"/>
    <w:rsid w:val="008E74AB"/>
    <w:rsid w:val="008F1E11"/>
    <w:rsid w:val="008F269C"/>
    <w:rsid w:val="008F3295"/>
    <w:rsid w:val="00931BED"/>
    <w:rsid w:val="0094523C"/>
    <w:rsid w:val="00957583"/>
    <w:rsid w:val="00962AD6"/>
    <w:rsid w:val="00965AC6"/>
    <w:rsid w:val="009736A5"/>
    <w:rsid w:val="009742A9"/>
    <w:rsid w:val="009843AA"/>
    <w:rsid w:val="00985503"/>
    <w:rsid w:val="00986FCE"/>
    <w:rsid w:val="009948DC"/>
    <w:rsid w:val="009A1679"/>
    <w:rsid w:val="009A3318"/>
    <w:rsid w:val="009A51AC"/>
    <w:rsid w:val="009B59C6"/>
    <w:rsid w:val="009B74C4"/>
    <w:rsid w:val="009C18AA"/>
    <w:rsid w:val="009C31AC"/>
    <w:rsid w:val="009C3756"/>
    <w:rsid w:val="009E1C64"/>
    <w:rsid w:val="009E2A70"/>
    <w:rsid w:val="009E30E3"/>
    <w:rsid w:val="009F11B0"/>
    <w:rsid w:val="009F225B"/>
    <w:rsid w:val="009F4E2C"/>
    <w:rsid w:val="009F76A8"/>
    <w:rsid w:val="00A04535"/>
    <w:rsid w:val="00A07D06"/>
    <w:rsid w:val="00A15C6F"/>
    <w:rsid w:val="00A25E66"/>
    <w:rsid w:val="00A32EFE"/>
    <w:rsid w:val="00A44271"/>
    <w:rsid w:val="00A454FC"/>
    <w:rsid w:val="00A46D85"/>
    <w:rsid w:val="00A523AA"/>
    <w:rsid w:val="00A610F5"/>
    <w:rsid w:val="00A619BC"/>
    <w:rsid w:val="00A61CF4"/>
    <w:rsid w:val="00A629F4"/>
    <w:rsid w:val="00A64544"/>
    <w:rsid w:val="00A81AFA"/>
    <w:rsid w:val="00AA0F40"/>
    <w:rsid w:val="00AC3FC2"/>
    <w:rsid w:val="00AD260C"/>
    <w:rsid w:val="00AD67CC"/>
    <w:rsid w:val="00AD7B4E"/>
    <w:rsid w:val="00AE1569"/>
    <w:rsid w:val="00AE48E7"/>
    <w:rsid w:val="00AE594D"/>
    <w:rsid w:val="00B00F77"/>
    <w:rsid w:val="00B05A40"/>
    <w:rsid w:val="00B05E23"/>
    <w:rsid w:val="00B116E5"/>
    <w:rsid w:val="00B12385"/>
    <w:rsid w:val="00B25EB9"/>
    <w:rsid w:val="00B34115"/>
    <w:rsid w:val="00B37B2E"/>
    <w:rsid w:val="00B40742"/>
    <w:rsid w:val="00B43C63"/>
    <w:rsid w:val="00B46580"/>
    <w:rsid w:val="00B52BF7"/>
    <w:rsid w:val="00B56E04"/>
    <w:rsid w:val="00B577BB"/>
    <w:rsid w:val="00B64EAC"/>
    <w:rsid w:val="00B6614E"/>
    <w:rsid w:val="00B70935"/>
    <w:rsid w:val="00B7172A"/>
    <w:rsid w:val="00B76B05"/>
    <w:rsid w:val="00B83CA6"/>
    <w:rsid w:val="00B83CB5"/>
    <w:rsid w:val="00B91142"/>
    <w:rsid w:val="00BA2EBD"/>
    <w:rsid w:val="00BA6C15"/>
    <w:rsid w:val="00BB0244"/>
    <w:rsid w:val="00BB371F"/>
    <w:rsid w:val="00BB410A"/>
    <w:rsid w:val="00BC3851"/>
    <w:rsid w:val="00BC4097"/>
    <w:rsid w:val="00BC4BCF"/>
    <w:rsid w:val="00BD6F7A"/>
    <w:rsid w:val="00BE0828"/>
    <w:rsid w:val="00BE0DED"/>
    <w:rsid w:val="00BF1D58"/>
    <w:rsid w:val="00BF2858"/>
    <w:rsid w:val="00C00A43"/>
    <w:rsid w:val="00C013BD"/>
    <w:rsid w:val="00C03AC5"/>
    <w:rsid w:val="00C22697"/>
    <w:rsid w:val="00C251A3"/>
    <w:rsid w:val="00C25259"/>
    <w:rsid w:val="00C2763A"/>
    <w:rsid w:val="00C311BF"/>
    <w:rsid w:val="00C41C04"/>
    <w:rsid w:val="00C44B3F"/>
    <w:rsid w:val="00C53117"/>
    <w:rsid w:val="00C630B4"/>
    <w:rsid w:val="00C657F9"/>
    <w:rsid w:val="00C712BD"/>
    <w:rsid w:val="00C728D9"/>
    <w:rsid w:val="00C7576C"/>
    <w:rsid w:val="00C9116C"/>
    <w:rsid w:val="00CA3CC9"/>
    <w:rsid w:val="00CA4EA4"/>
    <w:rsid w:val="00CB0FA7"/>
    <w:rsid w:val="00CB7D6C"/>
    <w:rsid w:val="00CC1679"/>
    <w:rsid w:val="00CC1962"/>
    <w:rsid w:val="00CC3E13"/>
    <w:rsid w:val="00CC72B1"/>
    <w:rsid w:val="00CD407C"/>
    <w:rsid w:val="00CD474D"/>
    <w:rsid w:val="00CD693C"/>
    <w:rsid w:val="00CE30B3"/>
    <w:rsid w:val="00CE43DA"/>
    <w:rsid w:val="00CE6FD2"/>
    <w:rsid w:val="00CF5665"/>
    <w:rsid w:val="00CF63E7"/>
    <w:rsid w:val="00D04055"/>
    <w:rsid w:val="00D04FA6"/>
    <w:rsid w:val="00D06932"/>
    <w:rsid w:val="00D074DE"/>
    <w:rsid w:val="00D27B55"/>
    <w:rsid w:val="00D27F30"/>
    <w:rsid w:val="00D3629F"/>
    <w:rsid w:val="00D63184"/>
    <w:rsid w:val="00D67E62"/>
    <w:rsid w:val="00D8467A"/>
    <w:rsid w:val="00D91AA8"/>
    <w:rsid w:val="00DA3A9A"/>
    <w:rsid w:val="00DB5070"/>
    <w:rsid w:val="00DB6185"/>
    <w:rsid w:val="00DE39BF"/>
    <w:rsid w:val="00DE6FD0"/>
    <w:rsid w:val="00E01568"/>
    <w:rsid w:val="00E04FB6"/>
    <w:rsid w:val="00E06FC7"/>
    <w:rsid w:val="00E114DE"/>
    <w:rsid w:val="00E30847"/>
    <w:rsid w:val="00E334C4"/>
    <w:rsid w:val="00E402CE"/>
    <w:rsid w:val="00E43530"/>
    <w:rsid w:val="00E50DDB"/>
    <w:rsid w:val="00E54011"/>
    <w:rsid w:val="00E544D2"/>
    <w:rsid w:val="00E546D0"/>
    <w:rsid w:val="00E62984"/>
    <w:rsid w:val="00E747E3"/>
    <w:rsid w:val="00E830B3"/>
    <w:rsid w:val="00E8345B"/>
    <w:rsid w:val="00E941FB"/>
    <w:rsid w:val="00EA09A9"/>
    <w:rsid w:val="00EA46B6"/>
    <w:rsid w:val="00EA537C"/>
    <w:rsid w:val="00EB09E4"/>
    <w:rsid w:val="00EB1CE6"/>
    <w:rsid w:val="00EB4014"/>
    <w:rsid w:val="00EC0142"/>
    <w:rsid w:val="00EC510E"/>
    <w:rsid w:val="00ED06DD"/>
    <w:rsid w:val="00ED245C"/>
    <w:rsid w:val="00EF69AA"/>
    <w:rsid w:val="00F01E7C"/>
    <w:rsid w:val="00F02D9C"/>
    <w:rsid w:val="00F0506F"/>
    <w:rsid w:val="00F10636"/>
    <w:rsid w:val="00F11A96"/>
    <w:rsid w:val="00F11F29"/>
    <w:rsid w:val="00F23871"/>
    <w:rsid w:val="00F3051A"/>
    <w:rsid w:val="00F33A27"/>
    <w:rsid w:val="00F4166F"/>
    <w:rsid w:val="00F42CAA"/>
    <w:rsid w:val="00F61CC8"/>
    <w:rsid w:val="00F71A86"/>
    <w:rsid w:val="00F73DF6"/>
    <w:rsid w:val="00F76300"/>
    <w:rsid w:val="00F771AE"/>
    <w:rsid w:val="00F81525"/>
    <w:rsid w:val="00F96CC8"/>
    <w:rsid w:val="00FA0828"/>
    <w:rsid w:val="00FA7091"/>
    <w:rsid w:val="00FB45F6"/>
    <w:rsid w:val="00FB4930"/>
    <w:rsid w:val="00FB6A02"/>
    <w:rsid w:val="00FD0A7B"/>
    <w:rsid w:val="00FD202F"/>
    <w:rsid w:val="00FD241B"/>
    <w:rsid w:val="00FF1025"/>
    <w:rsid w:val="00FF17E7"/>
    <w:rsid w:val="00FF6242"/>
    <w:rsid w:val="00FF64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FCD6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 w:type="paragraph" w:customStyle="1" w:styleId="S">
    <w:name w:val="S"/>
    <w:basedOn w:val="Normal"/>
    <w:qFormat/>
    <w:rsid w:val="00986FCE"/>
  </w:style>
  <w:style w:type="table" w:styleId="TableGrid">
    <w:name w:val="Table Grid"/>
    <w:basedOn w:val="TableNormal"/>
    <w:rsid w:val="00C226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 w:type="paragraph" w:customStyle="1" w:styleId="S">
    <w:name w:val="S"/>
    <w:basedOn w:val="Normal"/>
    <w:qFormat/>
    <w:rsid w:val="00986FCE"/>
  </w:style>
  <w:style w:type="table" w:styleId="TableGrid">
    <w:name w:val="Table Grid"/>
    <w:basedOn w:val="TableNormal"/>
    <w:rsid w:val="00C226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463272">
      <w:bodyDiv w:val="1"/>
      <w:marLeft w:val="0"/>
      <w:marRight w:val="0"/>
      <w:marTop w:val="0"/>
      <w:marBottom w:val="0"/>
      <w:divBdr>
        <w:top w:val="none" w:sz="0" w:space="0" w:color="auto"/>
        <w:left w:val="none" w:sz="0" w:space="0" w:color="auto"/>
        <w:bottom w:val="none" w:sz="0" w:space="0" w:color="auto"/>
        <w:right w:val="none" w:sz="0" w:space="0" w:color="auto"/>
      </w:divBdr>
    </w:div>
    <w:div w:id="944726904">
      <w:bodyDiv w:val="1"/>
      <w:marLeft w:val="0"/>
      <w:marRight w:val="0"/>
      <w:marTop w:val="0"/>
      <w:marBottom w:val="0"/>
      <w:divBdr>
        <w:top w:val="none" w:sz="0" w:space="0" w:color="auto"/>
        <w:left w:val="none" w:sz="0" w:space="0" w:color="auto"/>
        <w:bottom w:val="none" w:sz="0" w:space="0" w:color="auto"/>
        <w:right w:val="none" w:sz="0" w:space="0" w:color="auto"/>
      </w:divBdr>
    </w:div>
    <w:div w:id="1381400476">
      <w:bodyDiv w:val="1"/>
      <w:marLeft w:val="0"/>
      <w:marRight w:val="0"/>
      <w:marTop w:val="0"/>
      <w:marBottom w:val="0"/>
      <w:divBdr>
        <w:top w:val="none" w:sz="0" w:space="0" w:color="auto"/>
        <w:left w:val="none" w:sz="0" w:space="0" w:color="auto"/>
        <w:bottom w:val="none" w:sz="0" w:space="0" w:color="auto"/>
        <w:right w:val="none" w:sz="0" w:space="0" w:color="auto"/>
      </w:divBdr>
    </w:div>
    <w:div w:id="1402871111">
      <w:bodyDiv w:val="1"/>
      <w:marLeft w:val="0"/>
      <w:marRight w:val="0"/>
      <w:marTop w:val="0"/>
      <w:marBottom w:val="0"/>
      <w:divBdr>
        <w:top w:val="none" w:sz="0" w:space="0" w:color="auto"/>
        <w:left w:val="none" w:sz="0" w:space="0" w:color="auto"/>
        <w:bottom w:val="none" w:sz="0" w:space="0" w:color="auto"/>
        <w:right w:val="none" w:sz="0" w:space="0" w:color="auto"/>
      </w:divBdr>
    </w:div>
    <w:div w:id="1574049678">
      <w:bodyDiv w:val="1"/>
      <w:marLeft w:val="0"/>
      <w:marRight w:val="0"/>
      <w:marTop w:val="0"/>
      <w:marBottom w:val="0"/>
      <w:divBdr>
        <w:top w:val="none" w:sz="0" w:space="0" w:color="auto"/>
        <w:left w:val="none" w:sz="0" w:space="0" w:color="auto"/>
        <w:bottom w:val="none" w:sz="0" w:space="0" w:color="auto"/>
        <w:right w:val="none" w:sz="0" w:space="0" w:color="auto"/>
      </w:divBdr>
    </w:div>
    <w:div w:id="1657411663">
      <w:bodyDiv w:val="1"/>
      <w:marLeft w:val="0"/>
      <w:marRight w:val="0"/>
      <w:marTop w:val="0"/>
      <w:marBottom w:val="0"/>
      <w:divBdr>
        <w:top w:val="none" w:sz="0" w:space="0" w:color="auto"/>
        <w:left w:val="none" w:sz="0" w:space="0" w:color="auto"/>
        <w:bottom w:val="none" w:sz="0" w:space="0" w:color="auto"/>
        <w:right w:val="none" w:sz="0" w:space="0" w:color="auto"/>
      </w:divBdr>
    </w:div>
    <w:div w:id="1881700212">
      <w:bodyDiv w:val="1"/>
      <w:marLeft w:val="0"/>
      <w:marRight w:val="0"/>
      <w:marTop w:val="0"/>
      <w:marBottom w:val="0"/>
      <w:divBdr>
        <w:top w:val="none" w:sz="0" w:space="0" w:color="auto"/>
        <w:left w:val="none" w:sz="0" w:space="0" w:color="auto"/>
        <w:bottom w:val="none" w:sz="0" w:space="0" w:color="auto"/>
        <w:right w:val="none" w:sz="0" w:space="0" w:color="auto"/>
      </w:divBdr>
    </w:div>
    <w:div w:id="1997025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13D22B64-A140-4690-A94E-FE1032CE5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7114</Words>
  <Characters>97552</Characters>
  <Application>Microsoft Office Word</Application>
  <DocSecurity>0</DocSecurity>
  <Lines>812</Lines>
  <Paragraphs>22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ICIS 2015 Proceedings Template</vt:lpstr>
      <vt:lpstr>ICIS 2015 Proceedings Template</vt:lpstr>
    </vt:vector>
  </TitlesOfParts>
  <LinksUpToDate>false</LinksUpToDate>
  <CharactersWithSpaces>114438</CharactersWithSpaces>
  <SharedDoc>false</SharedDoc>
  <HLinks>
    <vt:vector size="18" baseType="variant">
      <vt:variant>
        <vt:i4>4128892</vt:i4>
      </vt:variant>
      <vt:variant>
        <vt:i4>6</vt:i4>
      </vt:variant>
      <vt:variant>
        <vt:i4>0</vt:i4>
      </vt:variant>
      <vt:variant>
        <vt:i4>5</vt:i4>
      </vt:variant>
      <vt:variant>
        <vt:lpwstr>http://start.aisnet.org/resource/resmgr/Files/MISQ-Revised.zip</vt:lpwstr>
      </vt:variant>
      <vt:variant>
        <vt:lpwstr/>
      </vt:variant>
      <vt:variant>
        <vt:i4>4915212</vt:i4>
      </vt:variant>
      <vt:variant>
        <vt:i4>3</vt:i4>
      </vt:variant>
      <vt:variant>
        <vt:i4>0</vt:i4>
      </vt:variant>
      <vt:variant>
        <vt:i4>5</vt:i4>
      </vt:variant>
      <vt:variant>
        <vt:lpwstr>http://www.misq.org/manuscript-guidelines</vt:lpwstr>
      </vt:variant>
      <vt:variant>
        <vt:lpwstr/>
      </vt:variant>
      <vt:variant>
        <vt:i4>1572869</vt:i4>
      </vt:variant>
      <vt:variant>
        <vt:i4>0</vt:i4>
      </vt:variant>
      <vt:variant>
        <vt:i4>0</vt:i4>
      </vt:variant>
      <vt:variant>
        <vt:i4>5</vt:i4>
      </vt:variant>
      <vt:variant>
        <vt:lpwstr>http://icis2015.aisnet.org/en/paper-submissions/paper-submissio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creator/>
  <cp:lastModifiedBy/>
  <cp:revision>1</cp:revision>
  <cp:lastPrinted>2007-01-24T08:32:00Z</cp:lastPrinted>
  <dcterms:created xsi:type="dcterms:W3CDTF">2017-04-27T17:08:00Z</dcterms:created>
  <dcterms:modified xsi:type="dcterms:W3CDTF">2017-05-05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is-quarterly</vt:lpwstr>
  </property>
  <property fmtid="{D5CDD505-2E9C-101B-9397-08002B2CF9AE}" pid="19" name="Mendeley Recent Style Name 7_1">
    <vt:lpwstr>MIS Quarterl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Document_1">
    <vt:lpwstr>True</vt:lpwstr>
  </property>
  <property fmtid="{D5CDD505-2E9C-101B-9397-08002B2CF9AE}" pid="25" name="Mendeley Unique User Id_1">
    <vt:lpwstr>3357dac3-86dd-3e3d-8fe6-190d30e68788</vt:lpwstr>
  </property>
  <property fmtid="{D5CDD505-2E9C-101B-9397-08002B2CF9AE}" pid="26" name="Mendeley Citation Style_1">
    <vt:lpwstr>http://www.zotero.org/styles/mis-quarterly</vt:lpwstr>
  </property>
</Properties>
</file>